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 xml:space="preserve">Data and code used in this manuscript will be publicly available on </w:t>
      </w:r>
      <w:proofErr w:type="spellStart"/>
      <w:r w:rsidRPr="006E5A8A">
        <w:rPr>
          <w:rFonts w:eastAsia="PMingLiU" w:cs="Arial"/>
          <w:bCs/>
          <w:iCs/>
          <w:sz w:val="24"/>
          <w:szCs w:val="24"/>
        </w:rPr>
        <w:t>Zenodo</w:t>
      </w:r>
      <w:proofErr w:type="spellEnd"/>
      <w:r w:rsidRPr="006E5A8A">
        <w:rPr>
          <w:rFonts w:eastAsia="PMingLiU" w:cs="Arial"/>
          <w:bCs/>
          <w:iCs/>
          <w:sz w:val="24"/>
          <w:szCs w:val="24"/>
        </w:rPr>
        <w:t xml:space="preserve">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28E9268F"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words: XXXX</w:t>
      </w:r>
    </w:p>
    <w:p w14:paraId="4643EC1E" w14:textId="76403F68"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cited references: XX</w:t>
      </w:r>
    </w:p>
    <w:p w14:paraId="6ACDE1AA" w14:textId="66497DF7"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tables &amp; figures: x figures + y tables</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CDD0C66" w:rsidR="000548EF" w:rsidRPr="00571D14" w:rsidRDefault="002B3DF7" w:rsidP="006D1324">
      <w:pPr>
        <w:spacing w:line="480" w:lineRule="auto"/>
        <w:rPr>
          <w:rFonts w:cs="Arial"/>
          <w:bCs/>
          <w:color w:val="000000" w:themeColor="text1"/>
          <w:sz w:val="24"/>
          <w:szCs w:val="24"/>
        </w:rPr>
      </w:pPr>
      <w:r>
        <w:rPr>
          <w:rFonts w:cs="Arial"/>
          <w:bCs/>
          <w:color w:val="000000" w:themeColor="text1"/>
          <w:sz w:val="24"/>
          <w:szCs w:val="24"/>
        </w:rPr>
        <w:t>resource</w:t>
      </w:r>
      <w:r w:rsidRPr="00571D14">
        <w:rPr>
          <w:rFonts w:cs="Arial"/>
          <w:bCs/>
          <w:color w:val="000000" w:themeColor="text1"/>
          <w:sz w:val="24"/>
          <w:szCs w:val="24"/>
        </w:rPr>
        <w:t xml:space="preserve"> </w:t>
      </w:r>
      <w:r w:rsidR="00887B72" w:rsidRPr="00571D14">
        <w:rPr>
          <w:rFonts w:cs="Arial"/>
          <w:bCs/>
          <w:color w:val="000000" w:themeColor="text1"/>
          <w:sz w:val="24"/>
          <w:szCs w:val="24"/>
        </w:rPr>
        <w:t>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Pr>
          <w:rFonts w:cs="Arial"/>
          <w:bCs/>
          <w:color w:val="000000" w:themeColor="text1"/>
          <w:sz w:val="24"/>
          <w:szCs w:val="24"/>
        </w:rPr>
        <w:t xml:space="preserve">, </w:t>
      </w:r>
      <w:r w:rsidRPr="00571D14">
        <w:rPr>
          <w:rFonts w:cs="Arial"/>
          <w:bCs/>
          <w:color w:val="000000" w:themeColor="text1"/>
          <w:sz w:val="24"/>
          <w:szCs w:val="24"/>
        </w:rPr>
        <w:t>burying beetle</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CCCFD05"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4"/>
      <w:r w:rsidR="00913621" w:rsidRPr="00BA3FC5">
        <w:rPr>
          <w:rFonts w:cs="Arial"/>
          <w:bCs/>
          <w:i/>
          <w:iCs/>
          <w:sz w:val="24"/>
          <w:szCs w:val="24"/>
        </w:rPr>
        <w:t>N</w:t>
      </w:r>
      <w:r w:rsidR="00090C22">
        <w:rPr>
          <w:rFonts w:cs="Arial"/>
          <w:bCs/>
          <w:i/>
          <w:iCs/>
          <w:sz w:val="24"/>
          <w:szCs w:val="24"/>
        </w:rPr>
        <w:t>icrophorus</w:t>
      </w:r>
      <w:commentRangeEnd w:id="4"/>
      <w:r w:rsidR="00DC5066">
        <w:rPr>
          <w:rStyle w:val="CommentReference"/>
        </w:rPr>
        <w:commentReference w:id="4"/>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commentRangeStart w:id="5"/>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commentRangeEnd w:id="5"/>
      <w:r w:rsidR="003C4102">
        <w:rPr>
          <w:rStyle w:val="CommentReference"/>
        </w:rPr>
        <w:commentReference w:id="5"/>
      </w:r>
    </w:p>
    <w:p w14:paraId="2C39D475" w14:textId="5B2E598F"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were collected from</w:t>
      </w:r>
      <w:ins w:id="6" w:author="Syuan-Jyun Sun [2]" w:date="2024-05-23T15:08:00Z">
        <w:r w:rsidR="00517530">
          <w:rPr>
            <w:rFonts w:cs="Arial"/>
            <w:bCs/>
            <w:color w:val="FF0000"/>
            <w:sz w:val="24"/>
            <w:szCs w:val="24"/>
          </w:rPr>
          <w:t xml:space="preserve"> Taipei and New Taipei City, Taiwan,</w:t>
        </w:r>
      </w:ins>
      <w:del w:id="7" w:author="Syuan-Jyun Sun [2]" w:date="2024-05-23T15:08:00Z">
        <w:r w:rsidR="00666EF3" w:rsidRPr="00666EF3" w:rsidDel="00517530">
          <w:rPr>
            <w:rFonts w:cs="Arial"/>
            <w:bCs/>
            <w:sz w:val="24"/>
            <w:szCs w:val="24"/>
          </w:rPr>
          <w:delText xml:space="preserve"> </w:delText>
        </w:r>
        <w:r w:rsidR="00666EF3" w:rsidRPr="00E5006C" w:rsidDel="00517530">
          <w:rPr>
            <w:rFonts w:cs="Arial"/>
            <w:bCs/>
            <w:color w:val="FF0000"/>
            <w:sz w:val="24"/>
            <w:szCs w:val="24"/>
          </w:rPr>
          <w:delText>XX</w:delText>
        </w:r>
      </w:del>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del w:id="8" w:author="Syuan-Jyun Sun [2]" w:date="2024-05-23T15:10:00Z">
        <w:r w:rsidR="00532ED2" w:rsidRPr="00532ED2" w:rsidDel="00517530">
          <w:rPr>
            <w:rFonts w:cs="Arial"/>
            <w:bCs/>
            <w:sz w:val="24"/>
            <w:szCs w:val="24"/>
          </w:rPr>
          <w:delText xml:space="preserve">at </w:delText>
        </w:r>
        <w:r w:rsidR="00532ED2" w:rsidRPr="00E5006C" w:rsidDel="00517530">
          <w:rPr>
            <w:rFonts w:cs="Arial"/>
            <w:bCs/>
            <w:color w:val="FF0000"/>
            <w:sz w:val="24"/>
            <w:szCs w:val="24"/>
          </w:rPr>
          <w:delText>XX</w:delText>
        </w:r>
        <w:r w:rsidR="00532ED2" w:rsidRPr="00532ED2" w:rsidDel="00517530">
          <w:rPr>
            <w:rFonts w:cs="Arial"/>
            <w:bCs/>
            <w:sz w:val="24"/>
            <w:szCs w:val="24"/>
          </w:rPr>
          <w:delText xml:space="preserve">°C </w:delText>
        </w:r>
      </w:del>
      <w:r w:rsidR="00532ED2" w:rsidRPr="00532ED2">
        <w:rPr>
          <w:rFonts w:cs="Arial"/>
          <w:bCs/>
          <w:sz w:val="24"/>
          <w:szCs w:val="24"/>
        </w:rPr>
        <w:t>under a relative humidity of</w:t>
      </w:r>
      <w:ins w:id="9" w:author="Syuan-Jyun Sun [2]" w:date="2024-05-23T15:07:00Z">
        <w:r w:rsidR="00517530">
          <w:rPr>
            <w:rFonts w:cs="Arial" w:hint="eastAsia"/>
            <w:bCs/>
            <w:sz w:val="24"/>
            <w:szCs w:val="24"/>
          </w:rPr>
          <w:t xml:space="preserve"> </w:t>
        </w:r>
        <w:r w:rsidR="00517530">
          <w:rPr>
            <w:rFonts w:cs="Arial"/>
            <w:bCs/>
            <w:sz w:val="24"/>
            <w:szCs w:val="24"/>
          </w:rPr>
          <w:t>70</w:t>
        </w:r>
      </w:ins>
      <w:del w:id="10" w:author="Syuan-Jyun Sun [2]" w:date="2024-05-23T15:07:00Z">
        <w:r w:rsidR="00532ED2" w:rsidRPr="00532ED2" w:rsidDel="00517530">
          <w:rPr>
            <w:rFonts w:cs="Arial" w:hint="eastAsia"/>
            <w:bCs/>
            <w:sz w:val="24"/>
            <w:szCs w:val="24"/>
          </w:rPr>
          <w:delText xml:space="preserve"> </w:delText>
        </w:r>
        <w:r w:rsidR="00532ED2" w:rsidRPr="00E5006C" w:rsidDel="00517530">
          <w:rPr>
            <w:rFonts w:cs="Arial"/>
            <w:bCs/>
            <w:color w:val="FF0000"/>
            <w:sz w:val="24"/>
            <w:szCs w:val="24"/>
          </w:rPr>
          <w:delText>XX</w:delText>
        </w:r>
      </w:del>
      <w:r w:rsidR="00532ED2" w:rsidRPr="00532ED2">
        <w:rPr>
          <w:rFonts w:cs="Arial"/>
          <w:bCs/>
          <w:sz w:val="24"/>
          <w:szCs w:val="24"/>
        </w:rPr>
        <w:t xml:space="preserve">% and a </w:t>
      </w:r>
      <w:ins w:id="11" w:author="Syuan-Jyun Sun [2]" w:date="2024-05-23T15:07:00Z">
        <w:r w:rsidR="00517530">
          <w:rPr>
            <w:rFonts w:cs="Arial"/>
            <w:bCs/>
            <w:color w:val="FF0000"/>
            <w:sz w:val="24"/>
            <w:szCs w:val="24"/>
          </w:rPr>
          <w:t>10</w:t>
        </w:r>
      </w:ins>
      <w:del w:id="12" w:author="Syuan-Jyun Sun [2]" w:date="2024-05-23T15:07:00Z">
        <w:r w:rsidR="00532ED2" w:rsidRPr="00E5006C" w:rsidDel="00517530">
          <w:rPr>
            <w:rFonts w:cs="Arial"/>
            <w:bCs/>
            <w:color w:val="FF0000"/>
            <w:sz w:val="24"/>
            <w:szCs w:val="24"/>
          </w:rPr>
          <w:delText>X</w:delText>
        </w:r>
      </w:del>
      <w:r w:rsidR="00532ED2" w:rsidRPr="00E5006C">
        <w:rPr>
          <w:rFonts w:cs="Arial"/>
          <w:bCs/>
          <w:color w:val="FF0000"/>
          <w:sz w:val="24"/>
          <w:szCs w:val="24"/>
        </w:rPr>
        <w:t>:</w:t>
      </w:r>
      <w:ins w:id="13" w:author="Syuan-Jyun Sun [2]" w:date="2024-05-23T15:07:00Z">
        <w:r w:rsidR="00517530">
          <w:rPr>
            <w:rFonts w:cs="Arial"/>
            <w:bCs/>
            <w:color w:val="FF0000"/>
            <w:sz w:val="24"/>
            <w:szCs w:val="24"/>
          </w:rPr>
          <w:t>14</w:t>
        </w:r>
      </w:ins>
      <w:del w:id="14" w:author="Syuan-Jyun Sun [2]" w:date="2024-05-23T15:07:00Z">
        <w:r w:rsidR="00532ED2" w:rsidRPr="00E5006C" w:rsidDel="00517530">
          <w:rPr>
            <w:rFonts w:cs="Arial"/>
            <w:bCs/>
            <w:color w:val="FF0000"/>
            <w:sz w:val="24"/>
            <w:szCs w:val="24"/>
          </w:rPr>
          <w:delText>X</w:delText>
        </w:r>
      </w:del>
      <w:r w:rsidR="00532ED2" w:rsidRPr="00532ED2">
        <w:rPr>
          <w:rFonts w:cs="Arial"/>
          <w:bCs/>
          <w:sz w:val="24"/>
          <w:szCs w:val="24"/>
        </w:rPr>
        <w:t xml:space="preserve"> h light:dark cycle</w:t>
      </w:r>
      <w:r w:rsidR="00666EF3" w:rsidRPr="00532ED2">
        <w:rPr>
          <w:rFonts w:cs="Arial"/>
          <w:bCs/>
          <w:sz w:val="24"/>
          <w:szCs w:val="24"/>
        </w:rPr>
        <w:t>.</w:t>
      </w:r>
      <w:ins w:id="15" w:author="Syuan-Jyun Sun [2]" w:date="2024-05-23T15:10:00Z">
        <w:r w:rsidR="00517530">
          <w:rPr>
            <w:rFonts w:cs="Arial"/>
            <w:bCs/>
            <w:sz w:val="24"/>
            <w:szCs w:val="24"/>
          </w:rPr>
          <w:t xml:space="preserve"> </w:t>
        </w:r>
      </w:ins>
      <w:del w:id="16" w:author="Syuan-Jyun Sun [2]" w:date="2024-05-23T15:10:00Z">
        <w:r w:rsidR="00666EF3" w:rsidRPr="00532ED2" w:rsidDel="00517530">
          <w:rPr>
            <w:rFonts w:cs="Arial"/>
            <w:bCs/>
            <w:sz w:val="24"/>
            <w:szCs w:val="24"/>
          </w:rPr>
          <w:delText xml:space="preserve"> </w:delText>
        </w:r>
      </w:del>
      <w:ins w:id="17" w:author="Syuan-Jyun Sun [2]" w:date="2024-05-23T15:10:00Z">
        <w:r w:rsidR="00517530" w:rsidRPr="00517530">
          <w:rPr>
            <w:rFonts w:cs="Arial"/>
            <w:bCs/>
            <w:sz w:val="24"/>
            <w:szCs w:val="24"/>
          </w:rPr>
          <w:t xml:space="preserve">The temperature was set to mimic diurnal temperature fluctuation (mean: 17.8°C; range:16-20°C). This condition represents the natural conditions of the breeding season (November-April) of </w:t>
        </w:r>
        <w:r w:rsidR="00517530" w:rsidRPr="00517530">
          <w:rPr>
            <w:rFonts w:cs="Arial"/>
            <w:bCs/>
            <w:i/>
            <w:iCs/>
            <w:sz w:val="24"/>
            <w:szCs w:val="24"/>
            <w:rPrChange w:id="18" w:author="Syuan-Jyun Sun [2]" w:date="2024-05-23T15:10:00Z">
              <w:rPr>
                <w:rFonts w:cs="Arial"/>
                <w:bCs/>
                <w:sz w:val="24"/>
                <w:szCs w:val="24"/>
              </w:rPr>
            </w:rPrChange>
          </w:rPr>
          <w:t>N. nepalensis</w:t>
        </w:r>
        <w:r w:rsidR="00517530" w:rsidRPr="00517530">
          <w:rPr>
            <w:rFonts w:cs="Arial"/>
            <w:bCs/>
            <w:sz w:val="24"/>
            <w:szCs w:val="24"/>
          </w:rPr>
          <w:t xml:space="preserve"> in northern Taiwan. </w:t>
        </w:r>
      </w:ins>
      <w:r w:rsidR="00666EF3" w:rsidRPr="00532ED2">
        <w:rPr>
          <w:rFonts w:cs="Arial"/>
          <w:bCs/>
          <w:sz w:val="24"/>
          <w:szCs w:val="24"/>
        </w:rPr>
        <w:t xml:space="preserve">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ins w:id="19" w:author="Syuan-Jyun Sun [2]" w:date="2024-05-23T15:11:00Z">
        <w:r w:rsidR="00394CC1">
          <w:rPr>
            <w:rFonts w:cs="Arial"/>
            <w:bCs/>
            <w:color w:val="FF0000"/>
            <w:sz w:val="24"/>
            <w:szCs w:val="24"/>
          </w:rPr>
          <w:t>14.2</w:t>
        </w:r>
      </w:ins>
      <w:del w:id="20" w:author="Syuan-Jyun Sun [2]" w:date="2024-05-23T15:11:00Z">
        <w:r w:rsidR="00F502F0" w:rsidRPr="00E5006C" w:rsidDel="00394CC1">
          <w:rPr>
            <w:rFonts w:cs="Arial"/>
            <w:bCs/>
            <w:color w:val="FF0000"/>
            <w:sz w:val="24"/>
            <w:szCs w:val="24"/>
          </w:rPr>
          <w:delText>XX</w:delText>
        </w:r>
      </w:del>
      <w:r w:rsidR="00F502F0" w:rsidRPr="00532ED2">
        <w:rPr>
          <w:rFonts w:cs="Arial"/>
          <w:bCs/>
          <w:sz w:val="24"/>
          <w:szCs w:val="24"/>
        </w:rPr>
        <w:t xml:space="preserve"> cm in diameter</w:t>
      </w:r>
      <w:r w:rsidR="008D7DE7">
        <w:rPr>
          <w:rFonts w:cs="Arial"/>
          <w:bCs/>
          <w:sz w:val="24"/>
          <w:szCs w:val="24"/>
        </w:rPr>
        <w:t xml:space="preserve"> and</w:t>
      </w:r>
      <w:ins w:id="21" w:author="Syuan-Jyun Sun [2]" w:date="2024-05-23T15:11:00Z">
        <w:r w:rsidR="00394CC1">
          <w:rPr>
            <w:rFonts w:cs="Arial"/>
            <w:bCs/>
            <w:color w:val="FF0000"/>
            <w:sz w:val="24"/>
            <w:szCs w:val="24"/>
          </w:rPr>
          <w:t xml:space="preserve"> 6.3</w:t>
        </w:r>
      </w:ins>
      <w:del w:id="22" w:author="Syuan-Jyun Sun [2]" w:date="2024-05-23T15:11:00Z">
        <w:r w:rsidR="008D7DE7" w:rsidDel="00394CC1">
          <w:rPr>
            <w:rFonts w:cs="Arial"/>
            <w:bCs/>
            <w:sz w:val="24"/>
            <w:szCs w:val="24"/>
          </w:rPr>
          <w:delText xml:space="preserve"> </w:delText>
        </w:r>
        <w:r w:rsidR="008D7DE7" w:rsidRPr="00E5006C" w:rsidDel="00394CC1">
          <w:rPr>
            <w:rFonts w:cs="Arial"/>
            <w:bCs/>
            <w:color w:val="FF0000"/>
            <w:sz w:val="24"/>
            <w:szCs w:val="24"/>
          </w:rPr>
          <w:delText>XX</w:delText>
        </w:r>
      </w:del>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ins w:id="23" w:author="Syuan-Jyun Sun [2]" w:date="2024-05-23T17:02:00Z">
        <w:r w:rsidR="00491592">
          <w:rPr>
            <w:rFonts w:cs="Arial"/>
            <w:bCs/>
            <w:sz w:val="24"/>
            <w:szCs w:val="24"/>
          </w:rPr>
          <w:t xml:space="preserve"> (2 cm in depth, equivalent to 300 mL)</w:t>
        </w:r>
      </w:ins>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ins w:id="24" w:author="Syuan-Jyun Sun" w:date="2024-05-24T14:19:00Z">
        <w:r w:rsidR="007D48BE">
          <w:rPr>
            <w:rFonts w:cs="Arial"/>
            <w:bCs/>
            <w:sz w:val="24"/>
            <w:szCs w:val="24"/>
          </w:rPr>
          <w:t>/rats</w:t>
        </w:r>
      </w:ins>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ins w:id="25" w:author="Syuan-Jyun Sun" w:date="2024-05-24T14:19:00Z">
        <w:r w:rsidR="007D48BE">
          <w:rPr>
            <w:rFonts w:cs="Arial"/>
            <w:bCs/>
            <w:sz w:val="24"/>
            <w:szCs w:val="24"/>
          </w:rPr>
          <w:fldChar w:fldCharType="begin"/>
        </w:r>
        <w:r w:rsidR="007D48BE">
          <w:rPr>
            <w:rFonts w:cs="Arial"/>
            <w:bCs/>
            <w:sz w:val="24"/>
            <w:szCs w:val="24"/>
          </w:rPr>
          <w:instrText xml:space="preserve"> HYPERLINK "</w:instrText>
        </w:r>
      </w:ins>
      <w:r w:rsidR="007D48BE" w:rsidRPr="00532ED2">
        <w:rPr>
          <w:rFonts w:cs="Arial"/>
          <w:bCs/>
          <w:sz w:val="24"/>
          <w:szCs w:val="24"/>
        </w:rPr>
        <w:instrText>https://roadkill.tw/eng/home</w:instrText>
      </w:r>
      <w:ins w:id="26" w:author="Syuan-Jyun Sun" w:date="2024-05-24T14:19:00Z">
        <w:r w:rsidR="007D48BE">
          <w:rPr>
            <w:rFonts w:cs="Arial"/>
            <w:bCs/>
            <w:sz w:val="24"/>
            <w:szCs w:val="24"/>
          </w:rPr>
          <w:instrText xml:space="preserve">" </w:instrText>
        </w:r>
        <w:r w:rsidR="007D48BE">
          <w:rPr>
            <w:rFonts w:cs="Arial"/>
            <w:bCs/>
            <w:sz w:val="24"/>
            <w:szCs w:val="24"/>
          </w:rPr>
        </w:r>
        <w:r w:rsidR="007D48BE">
          <w:rPr>
            <w:rFonts w:cs="Arial"/>
            <w:bCs/>
            <w:sz w:val="24"/>
            <w:szCs w:val="24"/>
          </w:rPr>
          <w:fldChar w:fldCharType="separate"/>
        </w:r>
      </w:ins>
      <w:r w:rsidR="007D48BE" w:rsidRPr="00E67129">
        <w:rPr>
          <w:rStyle w:val="Hyperlink"/>
          <w:rFonts w:cs="Arial"/>
          <w:bCs/>
          <w:sz w:val="24"/>
          <w:szCs w:val="24"/>
        </w:rPr>
        <w:t>https://roadkill.tw/eng/home</w:t>
      </w:r>
      <w:ins w:id="27" w:author="Syuan-Jyun Sun" w:date="2024-05-24T14:19:00Z">
        <w:r w:rsidR="007D48BE">
          <w:rPr>
            <w:rFonts w:cs="Arial"/>
            <w:bCs/>
            <w:sz w:val="24"/>
            <w:szCs w:val="24"/>
          </w:rPr>
          <w:fldChar w:fldCharType="end"/>
        </w:r>
      </w:ins>
      <w:r w:rsidR="00DB4BF1" w:rsidRPr="00532ED2">
        <w:rPr>
          <w:rFonts w:cs="Arial"/>
          <w:bCs/>
          <w:sz w:val="24"/>
          <w:szCs w:val="24"/>
        </w:rPr>
        <w:t>)</w:t>
      </w:r>
      <w:ins w:id="28" w:author="Syuan-Jyun Sun" w:date="2024-05-24T14:19:00Z">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ins>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ins w:id="29" w:author="Syuan-Jyun Sun [2]" w:date="2024-05-23T16:59:00Z">
        <w:r w:rsidR="00DE3151">
          <w:rPr>
            <w:rFonts w:cs="Arial"/>
            <w:bCs/>
            <w:sz w:val="24"/>
            <w:szCs w:val="24"/>
          </w:rPr>
          <w:t xml:space="preserve">applied a sibship design to </w:t>
        </w:r>
      </w:ins>
      <w:r w:rsidRPr="00532ED2">
        <w:rPr>
          <w:rFonts w:cs="Arial"/>
          <w:bCs/>
          <w:sz w:val="24"/>
          <w:szCs w:val="24"/>
        </w:rPr>
        <w:t>pair</w:t>
      </w:r>
      <w:del w:id="30" w:author="Syuan-Jyun Sun [2]" w:date="2024-05-23T16:59:00Z">
        <w:r w:rsidRPr="00532ED2" w:rsidDel="00DE3151">
          <w:rPr>
            <w:rFonts w:cs="Arial"/>
            <w:bCs/>
            <w:sz w:val="24"/>
            <w:szCs w:val="24"/>
          </w:rPr>
          <w:delText>ed</w:delText>
        </w:r>
      </w:del>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ins w:id="31" w:author="Syuan-Jyun Sun [2]" w:date="2024-05-23T15:23:00Z">
        <w:r w:rsidR="00D651D4">
          <w:rPr>
            <w:rFonts w:cs="Arial"/>
            <w:bCs/>
            <w:sz w:val="24"/>
            <w:szCs w:val="24"/>
          </w:rPr>
          <w:t xml:space="preserve"> (</w:t>
        </w:r>
      </w:ins>
      <w:commentRangeStart w:id="32"/>
      <w:ins w:id="33" w:author="Syuan-Jyun Sun [2]" w:date="2024-05-23T15:54:00Z">
        <w:r w:rsidR="000A31F2">
          <w:rPr>
            <w:rFonts w:cs="Arial"/>
            <w:bCs/>
            <w:sz w:val="24"/>
            <w:szCs w:val="24"/>
          </w:rPr>
          <w:t xml:space="preserve">using </w:t>
        </w:r>
        <w:r w:rsidR="000A31F2" w:rsidRPr="00102553">
          <w:rPr>
            <w:rFonts w:cs="Arial"/>
            <w:bCs/>
            <w:color w:val="FF0000"/>
            <w:sz w:val="24"/>
            <w:szCs w:val="24"/>
          </w:rPr>
          <w:t>a</w:t>
        </w:r>
        <w:r w:rsidR="000A31F2">
          <w:rPr>
            <w:rFonts w:cs="Arial"/>
            <w:bCs/>
            <w:color w:val="FF0000"/>
            <w:sz w:val="24"/>
            <w:szCs w:val="24"/>
          </w:rPr>
          <w:t xml:space="preserve">n electronic analytical </w:t>
        </w:r>
        <w:r w:rsidR="000A31F2" w:rsidRPr="00102553">
          <w:rPr>
            <w:rFonts w:cs="Arial"/>
            <w:bCs/>
            <w:color w:val="FF0000"/>
            <w:sz w:val="24"/>
            <w:szCs w:val="24"/>
          </w:rPr>
          <w:t xml:space="preserve">balance </w:t>
        </w:r>
        <w:r w:rsidR="000A31F2">
          <w:rPr>
            <w:rFonts w:cs="Arial"/>
            <w:bCs/>
            <w:color w:val="FF0000"/>
            <w:sz w:val="24"/>
            <w:szCs w:val="24"/>
          </w:rPr>
          <w:t>ATX224R, Shimadzu, Japan;</w:t>
        </w:r>
        <w:r w:rsidR="000A31F2">
          <w:rPr>
            <w:rFonts w:cs="Arial"/>
            <w:bCs/>
            <w:sz w:val="24"/>
            <w:szCs w:val="24"/>
          </w:rPr>
          <w:t xml:space="preserve"> </w:t>
        </w:r>
      </w:ins>
      <w:ins w:id="34" w:author="Syuan-Jyun Sun [2]" w:date="2024-05-23T15:23:00Z">
        <w:r w:rsidR="00D651D4">
          <w:rPr>
            <w:rFonts w:cs="Arial"/>
            <w:bCs/>
            <w:sz w:val="24"/>
            <w:szCs w:val="24"/>
          </w:rPr>
          <w:t>to the nearest 0.01g</w:t>
        </w:r>
      </w:ins>
      <w:commentRangeEnd w:id="32"/>
      <w:ins w:id="35" w:author="Syuan-Jyun Sun [2]" w:date="2024-05-23T15:55:00Z">
        <w:r w:rsidR="000A31F2">
          <w:rPr>
            <w:rStyle w:val="CommentReference"/>
          </w:rPr>
          <w:commentReference w:id="32"/>
        </w:r>
      </w:ins>
      <w:ins w:id="36" w:author="Syuan-Jyun Sun [2]" w:date="2024-05-23T15:23:00Z">
        <w:r w:rsidR="00D651D4">
          <w:rPr>
            <w:rFonts w:cs="Arial"/>
            <w:bCs/>
            <w:sz w:val="24"/>
            <w:szCs w:val="24"/>
          </w:rPr>
          <w:t>)</w:t>
        </w:r>
      </w:ins>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the males and females</w:t>
      </w:r>
      <w:ins w:id="37" w:author="Syuan-Jyun Sun [2]" w:date="2024-05-23T17:01:00Z">
        <w:r w:rsidR="00DE3151">
          <w:rPr>
            <w:rFonts w:cs="Arial"/>
            <w:bCs/>
            <w:sz w:val="24"/>
            <w:szCs w:val="24"/>
          </w:rPr>
          <w:t xml:space="preserve"> each</w:t>
        </w:r>
      </w:ins>
      <w:r w:rsidR="001C22F0" w:rsidRPr="00532ED2">
        <w:rPr>
          <w:rFonts w:cs="Arial"/>
          <w:bCs/>
          <w:sz w:val="24"/>
          <w:szCs w:val="24"/>
        </w:rPr>
        <w:t xml:space="preserve">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ins w:id="38" w:author="Syuan-Jyun Sun [2]" w:date="2024-05-23T17:01:00Z">
        <w:r w:rsidR="00DE3151">
          <w:rPr>
            <w:rFonts w:cs="Arial"/>
            <w:bCs/>
            <w:sz w:val="24"/>
            <w:szCs w:val="24"/>
          </w:rPr>
          <w:t xml:space="preserve"> The male and female came from genetically unrelated families.</w:t>
        </w:r>
      </w:ins>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total of 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39" w:author="Syuan-Jyun Sun" w:date="2024-05-24T14:18:00Z">
        <w:r w:rsidR="007D48BE">
          <w:rPr>
            <w:rFonts w:cs="Arial"/>
            <w:bCs/>
            <w:sz w:val="24"/>
            <w:szCs w:val="24"/>
          </w:rPr>
          <w:t xml:space="preserve"> There </w:t>
        </w:r>
        <w:commentRangeStart w:id="40"/>
        <w:proofErr w:type="gramStart"/>
        <w:r w:rsidR="007D48BE">
          <w:rPr>
            <w:rFonts w:cs="Arial"/>
            <w:bCs/>
            <w:sz w:val="24"/>
            <w:szCs w:val="24"/>
          </w:rPr>
          <w:t>were</w:t>
        </w:r>
        <w:proofErr w:type="gramEnd"/>
        <w:r w:rsidR="007D48BE">
          <w:rPr>
            <w:rFonts w:cs="Arial"/>
            <w:bCs/>
            <w:sz w:val="24"/>
            <w:szCs w:val="24"/>
          </w:rPr>
          <w:t xml:space="preserve"> x</w:t>
        </w:r>
      </w:ins>
      <w:ins w:id="41" w:author="Syuan-Jyun Sun" w:date="2024-05-24T14:20:00Z">
        <w:r w:rsidR="007D48BE">
          <w:rPr>
            <w:rFonts w:cs="Arial"/>
            <w:bCs/>
            <w:sz w:val="24"/>
            <w:szCs w:val="24"/>
          </w:rPr>
          <w:t xml:space="preserve">, y, z </w:t>
        </w:r>
      </w:ins>
      <w:commentRangeEnd w:id="40"/>
      <w:ins w:id="42" w:author="Syuan-Jyun Sun" w:date="2024-05-24T14:21:00Z">
        <w:r w:rsidR="007D48BE">
          <w:rPr>
            <w:rStyle w:val="CommentReference"/>
          </w:rPr>
          <w:commentReference w:id="40"/>
        </w:r>
      </w:ins>
      <w:ins w:id="43" w:author="Syuan-Jyun Sun" w:date="2024-05-24T14:20:00Z">
        <w:r w:rsidR="007D48BE">
          <w:rPr>
            <w:rFonts w:cs="Arial"/>
            <w:bCs/>
            <w:sz w:val="24"/>
            <w:szCs w:val="24"/>
          </w:rPr>
          <w:t>carcasses of mamma</w:t>
        </w:r>
      </w:ins>
      <w:ins w:id="44" w:author="Syuan-Jyun Sun" w:date="2024-05-24T14:21:00Z">
        <w:r w:rsidR="007D48BE">
          <w:rPr>
            <w:rFonts w:cs="Arial"/>
            <w:bCs/>
            <w:sz w:val="24"/>
            <w:szCs w:val="24"/>
          </w:rPr>
          <w:t>l, bird, and reptile, respectively.</w:t>
        </w:r>
      </w:ins>
    </w:p>
    <w:p w14:paraId="58188ED5" w14:textId="5F17F913"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lastRenderedPageBreak/>
        <w:t xml:space="preserve">We </w:t>
      </w:r>
      <w:r w:rsidR="00AA4293" w:rsidRPr="00CD197E">
        <w:rPr>
          <w:rFonts w:cs="Arial"/>
          <w:bCs/>
          <w:sz w:val="24"/>
          <w:szCs w:val="24"/>
        </w:rPr>
        <w:t xml:space="preserve">recorded the clutch size of each breeding container at day </w:t>
      </w:r>
      <w:ins w:id="45" w:author="Syuan-Jyun Sun [2]" w:date="2024-05-23T15:15:00Z">
        <w:r w:rsidR="00394CC1">
          <w:rPr>
            <w:rFonts w:cs="Arial"/>
            <w:bCs/>
            <w:color w:val="FF0000"/>
            <w:sz w:val="24"/>
            <w:szCs w:val="24"/>
          </w:rPr>
          <w:t>4</w:t>
        </w:r>
      </w:ins>
      <w:del w:id="46" w:author="Syuan-Jyun Sun [2]" w:date="2024-05-23T15:15:00Z">
        <w:r w:rsidR="00AA4293" w:rsidRPr="00E5006C" w:rsidDel="00394CC1">
          <w:rPr>
            <w:rFonts w:cs="Arial"/>
            <w:bCs/>
            <w:color w:val="FF0000"/>
            <w:sz w:val="24"/>
            <w:szCs w:val="24"/>
          </w:rPr>
          <w:delText>XX</w:delText>
        </w:r>
      </w:del>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w:t>
      </w:r>
      <w:commentRangeStart w:id="47"/>
      <w:r w:rsidR="00DC3186" w:rsidRPr="00CD197E">
        <w:rPr>
          <w:rFonts w:cs="Arial"/>
          <w:bCs/>
          <w:sz w:val="24"/>
          <w:szCs w:val="24"/>
        </w:rPr>
        <w:t>outside</w:t>
      </w:r>
      <w:commentRangeEnd w:id="47"/>
      <w:r w:rsidR="00D651D4">
        <w:rPr>
          <w:rStyle w:val="CommentReference"/>
        </w:rPr>
        <w:commentReference w:id="47"/>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ins w:id="48" w:author="Syuan-Jyun Sun [2]" w:date="2024-05-23T15:16:00Z">
        <w:r w:rsidR="00394CC1">
          <w:rPr>
            <w:rFonts w:cs="Arial"/>
            <w:bCs/>
            <w:sz w:val="24"/>
            <w:szCs w:val="24"/>
          </w:rPr>
          <w:t>This estimation of clutch size is also highly accurate compared to the exact clutch size (</w:t>
        </w:r>
      </w:ins>
      <w:ins w:id="49" w:author="Syuan-Jyun Sun" w:date="2024-05-24T14:41:00Z">
        <w:r w:rsidR="000E72FB">
          <w:rPr>
            <w:rFonts w:cs="Arial"/>
            <w:bCs/>
            <w:sz w:val="24"/>
            <w:szCs w:val="24"/>
          </w:rPr>
          <w:t xml:space="preserve">r = 0.94, </w:t>
        </w:r>
        <w:r w:rsidR="000E72FB" w:rsidRPr="000E72FB">
          <w:rPr>
            <w:rFonts w:cs="Arial"/>
            <w:bCs/>
            <w:i/>
            <w:iCs/>
            <w:sz w:val="24"/>
            <w:szCs w:val="24"/>
            <w:rPrChange w:id="50" w:author="Syuan-Jyun Sun" w:date="2024-05-24T14:41:00Z">
              <w:rPr>
                <w:rFonts w:cs="Arial"/>
                <w:bCs/>
                <w:sz w:val="24"/>
                <w:szCs w:val="24"/>
              </w:rPr>
            </w:rPrChange>
          </w:rPr>
          <w:t>P</w:t>
        </w:r>
        <w:r w:rsidR="000E72FB">
          <w:rPr>
            <w:rFonts w:cs="Arial"/>
            <w:bCs/>
            <w:sz w:val="24"/>
            <w:szCs w:val="24"/>
          </w:rPr>
          <w:t xml:space="preserve"> &lt; 0.001</w:t>
        </w:r>
      </w:ins>
      <w:ins w:id="51" w:author="Syuan-Jyun Sun" w:date="2024-05-24T14:42:00Z">
        <w:r w:rsidR="00491DBF">
          <w:rPr>
            <w:rFonts w:cs="Arial"/>
            <w:bCs/>
            <w:sz w:val="24"/>
            <w:szCs w:val="24"/>
          </w:rPr>
          <w:t>, n = 70 broods</w:t>
        </w:r>
      </w:ins>
      <w:ins w:id="52" w:author="Syuan-Jyun Sun [2]" w:date="2024-05-23T15:16:00Z">
        <w:del w:id="53" w:author="Syuan-Jyun Sun" w:date="2024-05-24T14:41:00Z">
          <w:r w:rsidR="00394CC1" w:rsidDel="000E72FB">
            <w:rPr>
              <w:rFonts w:cs="Arial"/>
              <w:bCs/>
              <w:sz w:val="24"/>
              <w:szCs w:val="24"/>
            </w:rPr>
            <w:delText>STATS</w:delText>
          </w:r>
        </w:del>
      </w:ins>
      <w:ins w:id="54" w:author="Syuan-Jyun Sun [2]" w:date="2024-05-23T15:17:00Z">
        <w:del w:id="55" w:author="Syuan-Jyun Sun" w:date="2024-05-24T14:41:00Z">
          <w:r w:rsidR="00394CC1" w:rsidDel="000E72FB">
            <w:rPr>
              <w:rFonts w:cs="Arial"/>
              <w:bCs/>
              <w:sz w:val="24"/>
              <w:szCs w:val="24"/>
            </w:rPr>
            <w:delText>…</w:delText>
          </w:r>
        </w:del>
      </w:ins>
      <w:ins w:id="56" w:author="Syuan-Jyun Sun [2]" w:date="2024-05-23T15:16:00Z">
        <w:r w:rsidR="00394CC1">
          <w:rPr>
            <w:rFonts w:cs="Arial"/>
            <w:bCs/>
            <w:sz w:val="24"/>
            <w:szCs w:val="24"/>
          </w:rPr>
          <w:t xml:space="preserve">). </w:t>
        </w:r>
      </w:ins>
      <w:del w:id="57" w:author="Syuan-Jyun Sun [2]" w:date="2024-05-23T15:20:00Z">
        <w:r w:rsidR="00AA4293" w:rsidRPr="00CD197E" w:rsidDel="00D651D4">
          <w:rPr>
            <w:rFonts w:cs="Arial" w:hint="eastAsia"/>
            <w:bCs/>
            <w:sz w:val="24"/>
            <w:szCs w:val="24"/>
          </w:rPr>
          <w:delText>A</w:delText>
        </w:r>
        <w:r w:rsidR="00AA4293" w:rsidRPr="00CD197E" w:rsidDel="00D651D4">
          <w:rPr>
            <w:rFonts w:cs="Arial"/>
            <w:bCs/>
            <w:sz w:val="24"/>
            <w:szCs w:val="24"/>
          </w:rPr>
          <w:delText>t day</w:delText>
        </w:r>
      </w:del>
      <w:ins w:id="58" w:author="Syuan-Jyun Sun [2]" w:date="2024-05-23T15:20:00Z">
        <w:r w:rsidR="00D651D4">
          <w:rPr>
            <w:rFonts w:cs="Arial"/>
            <w:bCs/>
            <w:sz w:val="24"/>
            <w:szCs w:val="24"/>
          </w:rPr>
          <w:t>Eleven days after beetle pairing</w:t>
        </w:r>
      </w:ins>
      <w:del w:id="59" w:author="Syuan-Jyun Sun [2]" w:date="2024-05-23T15:20:00Z">
        <w:r w:rsidR="00AA4293" w:rsidRPr="00CD197E" w:rsidDel="00D651D4">
          <w:rPr>
            <w:rFonts w:cs="Arial"/>
            <w:bCs/>
            <w:sz w:val="24"/>
            <w:szCs w:val="24"/>
          </w:rPr>
          <w:delText xml:space="preserve"> </w:delText>
        </w:r>
        <w:r w:rsidR="00AA4293" w:rsidRPr="00E5006C" w:rsidDel="00D651D4">
          <w:rPr>
            <w:rFonts w:cs="Arial"/>
            <w:bCs/>
            <w:color w:val="FF0000"/>
            <w:sz w:val="24"/>
            <w:szCs w:val="24"/>
          </w:rPr>
          <w:delText>XX</w:delText>
        </w:r>
      </w:del>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ins w:id="60" w:author="Syuan-Jyun Sun [2]" w:date="2024-05-23T15:21:00Z">
        <w:r w:rsidR="00D651D4">
          <w:rPr>
            <w:rFonts w:cs="Arial"/>
            <w:bCs/>
            <w:sz w:val="24"/>
            <w:szCs w:val="24"/>
          </w:rPr>
          <w:t>; measured to the nearest 0.0001g</w:t>
        </w:r>
      </w:ins>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4468DB48" w14:textId="724FAF82" w:rsidR="00790870" w:rsidRPr="00790870" w:rsidDel="00790870" w:rsidRDefault="00022DCC" w:rsidP="00790870">
      <w:pPr>
        <w:spacing w:line="480" w:lineRule="auto"/>
        <w:jc w:val="center"/>
        <w:rPr>
          <w:del w:id="61" w:author="Syuan-Jyun Sun" w:date="2024-05-24T08:54:00Z"/>
          <w:rFonts w:cs="Arial"/>
          <w:bCs/>
          <w:i/>
          <w:iCs/>
          <w:color w:val="FF0000"/>
          <w:sz w:val="24"/>
          <w:szCs w:val="24"/>
        </w:rPr>
      </w:pPr>
      <w:commentRangeStart w:id="62"/>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A363D3">
        <w:rPr>
          <w:rFonts w:cs="Arial"/>
          <w:bCs/>
          <w:i/>
          <w:iCs/>
          <w:color w:val="FF0000"/>
          <w:sz w:val="24"/>
          <w:szCs w:val="24"/>
        </w:rPr>
        <w:t>lab and wild</w:t>
      </w:r>
      <w:r w:rsidR="007F48F8" w:rsidRPr="00E5006C">
        <w:rPr>
          <w:rFonts w:cs="Arial"/>
          <w:bCs/>
          <w:i/>
          <w:iCs/>
          <w:color w:val="FF0000"/>
          <w:sz w:val="24"/>
          <w:szCs w:val="24"/>
        </w:rPr>
        <w:t xml:space="preserve">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commentRangeEnd w:id="62"/>
      <w:r w:rsidR="003C4102">
        <w:rPr>
          <w:rStyle w:val="CommentReference"/>
        </w:rPr>
        <w:commentReference w:id="62"/>
      </w:r>
      <w:r w:rsidR="003C4102">
        <w:rPr>
          <w:rFonts w:cs="Arial"/>
          <w:bCs/>
          <w:i/>
          <w:iCs/>
          <w:color w:val="FF0000"/>
          <w:sz w:val="24"/>
          <w:szCs w:val="24"/>
        </w:rPr>
        <w:t>s</w:t>
      </w:r>
    </w:p>
    <w:p w14:paraId="33C31BF5" w14:textId="77777777" w:rsidR="00790870" w:rsidRPr="00790870" w:rsidRDefault="00790870">
      <w:pPr>
        <w:spacing w:line="480" w:lineRule="auto"/>
        <w:jc w:val="center"/>
        <w:rPr>
          <w:ins w:id="63" w:author="Syuan-Jyun Sun" w:date="2024-05-24T08:54:00Z"/>
          <w:rFonts w:cs="Arial"/>
          <w:bCs/>
          <w:color w:val="FF0000"/>
          <w:sz w:val="24"/>
          <w:szCs w:val="24"/>
          <w:rPrChange w:id="64" w:author="Syuan-Jyun Sun" w:date="2024-05-24T08:54:00Z">
            <w:rPr>
              <w:ins w:id="65" w:author="Syuan-Jyun Sun" w:date="2024-05-24T08:54:00Z"/>
            </w:rPr>
          </w:rPrChange>
        </w:rPr>
        <w:pPrChange w:id="66" w:author="Syuan-Jyun Sun" w:date="2024-05-24T08:54:00Z">
          <w:pPr>
            <w:pStyle w:val="ListParagraph"/>
            <w:numPr>
              <w:numId w:val="7"/>
            </w:numPr>
            <w:spacing w:line="480" w:lineRule="auto"/>
            <w:ind w:hanging="360"/>
          </w:pPr>
        </w:pPrChange>
      </w:pPr>
    </w:p>
    <w:p w14:paraId="4973C16C" w14:textId="2D634E52" w:rsidR="00790870" w:rsidRPr="00790870" w:rsidRDefault="00790870">
      <w:pPr>
        <w:spacing w:line="480" w:lineRule="auto"/>
        <w:ind w:left="360"/>
        <w:rPr>
          <w:ins w:id="67" w:author="Syuan-Jyun Sun" w:date="2024-05-24T08:54:00Z"/>
          <w:rFonts w:cs="Arial"/>
          <w:bCs/>
          <w:color w:val="FF0000"/>
          <w:sz w:val="24"/>
          <w:szCs w:val="24"/>
          <w:rPrChange w:id="68" w:author="Syuan-Jyun Sun" w:date="2024-05-24T08:55:00Z">
            <w:rPr>
              <w:ins w:id="69" w:author="Syuan-Jyun Sun" w:date="2024-05-24T08:54:00Z"/>
            </w:rPr>
          </w:rPrChange>
        </w:rPr>
        <w:pPrChange w:id="70" w:author="Syuan-Jyun Sun" w:date="2024-05-24T08:55:00Z">
          <w:pPr>
            <w:pStyle w:val="ListParagraph"/>
            <w:numPr>
              <w:numId w:val="7"/>
            </w:numPr>
            <w:spacing w:line="480" w:lineRule="auto"/>
            <w:ind w:hanging="360"/>
          </w:pPr>
        </w:pPrChange>
      </w:pPr>
      <w:ins w:id="71" w:author="Syuan-Jyun Sun" w:date="2024-05-24T08:54:00Z">
        <w:r w:rsidRPr="00B132E6">
          <w:rPr>
            <w:rFonts w:cs="Arial"/>
            <w:bCs/>
            <w:color w:val="FF0000"/>
            <w:sz w:val="24"/>
            <w:szCs w:val="24"/>
          </w:rPr>
          <w:t xml:space="preserve">To systematically quantify the nutrient composition of various carcasses, which is essential for understanding how burying beetles use different types of carcasses, we approximated the water, protein, and fat content in each sample by adopting a proximate analysis approach as described by </w:t>
        </w:r>
        <w:proofErr w:type="spellStart"/>
        <w:r w:rsidRPr="00B132E6">
          <w:rPr>
            <w:rFonts w:cs="Arial"/>
            <w:bCs/>
            <w:color w:val="FF0000"/>
            <w:sz w:val="24"/>
            <w:szCs w:val="24"/>
          </w:rPr>
          <w:t>Shareefi</w:t>
        </w:r>
        <w:proofErr w:type="spellEnd"/>
        <w:r w:rsidRPr="00B132E6">
          <w:rPr>
            <w:rFonts w:cs="Arial"/>
            <w:bCs/>
            <w:color w:val="FF0000"/>
            <w:sz w:val="24"/>
            <w:szCs w:val="24"/>
          </w:rPr>
          <w:t xml:space="preserve"> and </w:t>
        </w:r>
        <w:commentRangeStart w:id="72"/>
        <w:r w:rsidRPr="00B132E6">
          <w:rPr>
            <w:rFonts w:cs="Arial"/>
            <w:bCs/>
            <w:color w:val="FF0000"/>
            <w:sz w:val="24"/>
            <w:szCs w:val="24"/>
          </w:rPr>
          <w:t>Cotter</w:t>
        </w:r>
        <w:commentRangeEnd w:id="72"/>
        <w:r>
          <w:rPr>
            <w:rStyle w:val="CommentReference"/>
          </w:rPr>
          <w:commentReference w:id="72"/>
        </w:r>
        <w:r>
          <w:rPr>
            <w:rFonts w:cs="Arial"/>
            <w:bCs/>
            <w:color w:val="FF0000"/>
            <w:sz w:val="24"/>
            <w:szCs w:val="24"/>
          </w:rPr>
          <w:t>. The dissected carcasses were then fed to the beetle larvae to evaluate the larval growth. These experimen</w:t>
        </w:r>
      </w:ins>
      <w:ins w:id="73" w:author="Syuan-Jyun Sun" w:date="2024-05-24T08:55:00Z">
        <w:r>
          <w:rPr>
            <w:rFonts w:cs="Arial"/>
            <w:bCs/>
            <w:color w:val="FF0000"/>
            <w:sz w:val="24"/>
            <w:szCs w:val="24"/>
          </w:rPr>
          <w:t>ts were conducted in two blocks.</w:t>
        </w:r>
      </w:ins>
    </w:p>
    <w:p w14:paraId="2BAE6A17" w14:textId="53A704E6" w:rsidR="00B132E6" w:rsidRDefault="00022DCC" w:rsidP="00B132E6">
      <w:pPr>
        <w:pStyle w:val="ListParagraph"/>
        <w:numPr>
          <w:ilvl w:val="0"/>
          <w:numId w:val="7"/>
        </w:numPr>
        <w:spacing w:line="480" w:lineRule="auto"/>
        <w:rPr>
          <w:ins w:id="74" w:author="Syuan-Jyun Sun [2]" w:date="2024-05-23T15:30:00Z"/>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A363D3" w:rsidRPr="00A363D3">
        <w:rPr>
          <w:rFonts w:cs="Arial"/>
          <w:bCs/>
          <w:color w:val="FF0000"/>
          <w:sz w:val="24"/>
          <w:szCs w:val="24"/>
        </w:rPr>
        <w:t>lab and wild carcasses</w:t>
      </w:r>
    </w:p>
    <w:p w14:paraId="4097830E" w14:textId="564A543D" w:rsidR="00B132E6" w:rsidDel="00790870" w:rsidRDefault="00B132E6" w:rsidP="00E442BE">
      <w:pPr>
        <w:pStyle w:val="ListParagraph"/>
        <w:numPr>
          <w:ilvl w:val="0"/>
          <w:numId w:val="7"/>
        </w:numPr>
        <w:spacing w:after="0" w:line="480" w:lineRule="auto"/>
        <w:jc w:val="left"/>
        <w:rPr>
          <w:del w:id="75" w:author="Syuan-Jyun Sun" w:date="2024-05-24T08:54:00Z"/>
          <w:rFonts w:cs="Arial"/>
          <w:bCs/>
          <w:color w:val="FF0000"/>
          <w:sz w:val="24"/>
          <w:szCs w:val="24"/>
        </w:rPr>
      </w:pPr>
      <w:ins w:id="76" w:author="Syuan-Jyun Sun [2]" w:date="2024-05-23T15:30:00Z">
        <w:del w:id="77" w:author="Syuan-Jyun Sun" w:date="2024-05-24T08:54:00Z">
          <w:r w:rsidRPr="00B132E6" w:rsidDel="00790870">
            <w:rPr>
              <w:rFonts w:cs="Arial"/>
              <w:bCs/>
              <w:color w:val="FF0000"/>
              <w:sz w:val="24"/>
              <w:szCs w:val="24"/>
            </w:rPr>
            <w:lastRenderedPageBreak/>
            <w:delText>To systematically quantify the nutrient composition of various carcasses, which is essential for understanding how burying beetles use different types of carcasses, we approximated the water, protein, and fat content in each sample by adopting a proximate analysis approach as described by Shareefi and Cotter</w:delText>
          </w:r>
        </w:del>
      </w:ins>
      <w:ins w:id="78" w:author="Syuan-Jyun Sun [2]" w:date="2024-05-23T15:33:00Z">
        <w:del w:id="79" w:author="Syuan-Jyun Sun" w:date="2024-05-24T08:54:00Z">
          <w:r w:rsidDel="00790870">
            <w:rPr>
              <w:rStyle w:val="CommentReference"/>
            </w:rPr>
            <w:commentReference w:id="80"/>
          </w:r>
        </w:del>
      </w:ins>
    </w:p>
    <w:p w14:paraId="4BDB9619" w14:textId="4D9A9A57" w:rsidR="003A2DAC" w:rsidDel="00790870" w:rsidRDefault="00B132E6" w:rsidP="00B132E6">
      <w:pPr>
        <w:spacing w:line="480" w:lineRule="auto"/>
        <w:ind w:left="360"/>
        <w:rPr>
          <w:ins w:id="81" w:author="Syuan-Jyun Sun [2]" w:date="2024-05-23T17:04:00Z"/>
          <w:del w:id="82" w:author="Syuan-Jyun Sun" w:date="2024-05-24T08:54:00Z"/>
          <w:rFonts w:cs="Arial"/>
          <w:bCs/>
          <w:color w:val="FF0000"/>
          <w:sz w:val="24"/>
          <w:szCs w:val="24"/>
        </w:rPr>
      </w:pPr>
      <w:ins w:id="83" w:author="Syuan-Jyun Sun [2]" w:date="2024-05-23T15:30:00Z">
        <w:del w:id="84" w:author="Syuan-Jyun Sun" w:date="2024-05-24T08:54:00Z">
          <w:r w:rsidDel="00790870">
            <w:rPr>
              <w:rFonts w:cs="Arial"/>
              <w:bCs/>
              <w:color w:val="FF0000"/>
              <w:sz w:val="24"/>
              <w:szCs w:val="24"/>
            </w:rPr>
            <w:delText>.</w:delText>
          </w:r>
        </w:del>
      </w:ins>
      <w:ins w:id="85" w:author="Syuan-Jyun Sun [2]" w:date="2024-05-23T15:34:00Z">
        <w:del w:id="86" w:author="Syuan-Jyun Sun" w:date="2024-05-24T08:54:00Z">
          <w:r w:rsidDel="00790870">
            <w:rPr>
              <w:rFonts w:cs="Arial"/>
              <w:bCs/>
              <w:color w:val="FF0000"/>
              <w:sz w:val="24"/>
              <w:szCs w:val="24"/>
            </w:rPr>
            <w:delText xml:space="preserve"> </w:delText>
          </w:r>
        </w:del>
      </w:ins>
    </w:p>
    <w:p w14:paraId="74D4AB26" w14:textId="3C071378" w:rsidR="00B132E6" w:rsidRPr="00ED72BE" w:rsidDel="00ED72BE" w:rsidRDefault="003A2DAC" w:rsidP="00B132E6">
      <w:pPr>
        <w:spacing w:line="480" w:lineRule="auto"/>
        <w:ind w:left="360"/>
        <w:rPr>
          <w:ins w:id="87" w:author="Syuan-Jyun Sun [2]" w:date="2024-05-23T15:35:00Z"/>
          <w:del w:id="88" w:author="Syuan-Jyun Sun" w:date="2024-05-24T14:32:00Z"/>
          <w:rFonts w:cs="Arial"/>
          <w:bCs/>
          <w:color w:val="FF0000"/>
          <w:sz w:val="24"/>
          <w:szCs w:val="24"/>
        </w:rPr>
      </w:pPr>
      <w:commentRangeStart w:id="80"/>
      <w:commentRangeEnd w:id="80"/>
      <w:ins w:id="89" w:author="Syuan-Jyun Sun [2]" w:date="2024-05-23T17:04:00Z">
        <w:r>
          <w:rPr>
            <w:rFonts w:cs="Arial"/>
            <w:bCs/>
            <w:color w:val="FF0000"/>
            <w:sz w:val="24"/>
            <w:szCs w:val="24"/>
          </w:rPr>
          <w:t xml:space="preserve">We began by dissecting the carcasses, removing the hair, bones, necks, and </w:t>
        </w:r>
      </w:ins>
      <w:ins w:id="90" w:author="Syuan-Jyun Sun [2]" w:date="2024-05-23T17:05:00Z">
        <w:r>
          <w:rPr>
            <w:rFonts w:cs="Arial"/>
            <w:bCs/>
            <w:color w:val="FF0000"/>
            <w:sz w:val="24"/>
            <w:szCs w:val="24"/>
          </w:rPr>
          <w:t>tails</w:t>
        </w:r>
      </w:ins>
      <w:ins w:id="91" w:author="Syuan-Jyun Sun [2]" w:date="2024-05-23T17:04:00Z">
        <w:r>
          <w:rPr>
            <w:rFonts w:cs="Arial"/>
            <w:bCs/>
            <w:color w:val="FF0000"/>
            <w:sz w:val="24"/>
            <w:szCs w:val="24"/>
          </w:rPr>
          <w:t xml:space="preserve"> using</w:t>
        </w:r>
      </w:ins>
      <w:ins w:id="92" w:author="Syuan-Jyun Sun [2]" w:date="2024-05-23T17:05:00Z">
        <w:r>
          <w:rPr>
            <w:rFonts w:cs="Arial"/>
            <w:bCs/>
            <w:color w:val="FF0000"/>
            <w:sz w:val="24"/>
            <w:szCs w:val="24"/>
          </w:rPr>
          <w:t xml:space="preserve"> pairs of fine tweezers and a scalpel. The remaining body parts were divided into viscera </w:t>
        </w:r>
        <w:r w:rsidRPr="00B954FF">
          <w:rPr>
            <w:rFonts w:cs="Arial"/>
            <w:bCs/>
            <w:color w:val="FF0000"/>
            <w:sz w:val="24"/>
            <w:szCs w:val="24"/>
          </w:rPr>
          <w:t>and muscle</w:t>
        </w:r>
      </w:ins>
      <w:ins w:id="93" w:author="Syuan-Jyun Sun [2]" w:date="2024-05-23T17:06:00Z">
        <w:r w:rsidRPr="0053456D">
          <w:rPr>
            <w:rFonts w:cs="Arial"/>
            <w:bCs/>
            <w:color w:val="FF0000"/>
            <w:sz w:val="24"/>
            <w:szCs w:val="24"/>
          </w:rPr>
          <w:t xml:space="preserve"> (</w:t>
        </w:r>
        <w:del w:id="94" w:author="Syuan-Jyun Sun" w:date="2024-05-24T14:46:00Z">
          <w:r w:rsidRPr="00B954FF" w:rsidDel="00B954FF">
            <w:rPr>
              <w:rFonts w:cs="Arial"/>
              <w:bCs/>
              <w:color w:val="FF0000"/>
              <w:sz w:val="24"/>
              <w:szCs w:val="24"/>
            </w:rPr>
            <w:delText>composed</w:delText>
          </w:r>
        </w:del>
      </w:ins>
      <w:ins w:id="95" w:author="Syuan-Jyun Sun" w:date="2024-05-24T14:46:00Z">
        <w:r w:rsidR="00B954FF" w:rsidRPr="00B954FF">
          <w:rPr>
            <w:rFonts w:cs="Arial"/>
            <w:bCs/>
            <w:color w:val="FF0000"/>
            <w:sz w:val="24"/>
            <w:szCs w:val="24"/>
            <w:rPrChange w:id="96" w:author="Syuan-Jyun Sun" w:date="2024-05-24T14:47:00Z">
              <w:rPr>
                <w:rFonts w:cs="Arial"/>
                <w:bCs/>
                <w:color w:val="FF0000"/>
                <w:sz w:val="24"/>
                <w:szCs w:val="24"/>
                <w:highlight w:val="yellow"/>
              </w:rPr>
            </w:rPrChange>
          </w:rPr>
          <w:t>consist</w:t>
        </w:r>
      </w:ins>
      <w:ins w:id="97" w:author="Syuan-Jyun Sun [2]" w:date="2024-05-23T17:06:00Z">
        <w:r w:rsidRPr="00B954FF">
          <w:rPr>
            <w:rFonts w:cs="Arial"/>
            <w:bCs/>
            <w:color w:val="FF0000"/>
            <w:sz w:val="24"/>
            <w:szCs w:val="24"/>
          </w:rPr>
          <w:t xml:space="preserve"> of </w:t>
        </w:r>
      </w:ins>
      <w:ins w:id="98" w:author="Syuan-Jyun Sun" w:date="2024-05-24T14:46:00Z">
        <w:r w:rsidR="00B954FF" w:rsidRPr="00B954FF">
          <w:rPr>
            <w:rFonts w:cs="Arial"/>
            <w:bCs/>
            <w:color w:val="FF0000"/>
            <w:sz w:val="24"/>
            <w:szCs w:val="24"/>
            <w:rPrChange w:id="99" w:author="Syuan-Jyun Sun" w:date="2024-05-24T14:47:00Z">
              <w:rPr>
                <w:rFonts w:cs="Arial"/>
                <w:bCs/>
                <w:color w:val="FF0000"/>
                <w:sz w:val="24"/>
                <w:szCs w:val="24"/>
                <w:highlight w:val="yellow"/>
              </w:rPr>
            </w:rPrChange>
          </w:rPr>
          <w:t>20.4</w:t>
        </w:r>
      </w:ins>
      <w:ins w:id="100" w:author="Syuan-Jyun Sun [2]" w:date="2024-05-23T17:06:00Z">
        <w:del w:id="101" w:author="Syuan-Jyun Sun" w:date="2024-05-24T14:46:00Z">
          <w:r w:rsidRPr="00B954FF" w:rsidDel="00B954FF">
            <w:rPr>
              <w:rFonts w:cs="Arial"/>
              <w:bCs/>
              <w:color w:val="FF0000"/>
              <w:sz w:val="24"/>
              <w:szCs w:val="24"/>
            </w:rPr>
            <w:delText>XX</w:delText>
          </w:r>
        </w:del>
        <w:r w:rsidRPr="00B954FF">
          <w:rPr>
            <w:rFonts w:cs="Arial"/>
            <w:bCs/>
            <w:color w:val="FF0000"/>
            <w:sz w:val="24"/>
            <w:szCs w:val="24"/>
          </w:rPr>
          <w:t xml:space="preserve">, and </w:t>
        </w:r>
      </w:ins>
      <w:ins w:id="102" w:author="Syuan-Jyun Sun" w:date="2024-05-24T14:46:00Z">
        <w:r w:rsidR="00B954FF" w:rsidRPr="00B954FF">
          <w:rPr>
            <w:rFonts w:cs="Arial"/>
            <w:bCs/>
            <w:color w:val="FF0000"/>
            <w:sz w:val="24"/>
            <w:szCs w:val="24"/>
            <w:rPrChange w:id="103" w:author="Syuan-Jyun Sun" w:date="2024-05-24T14:47:00Z">
              <w:rPr>
                <w:rFonts w:cs="Arial"/>
                <w:bCs/>
                <w:color w:val="FF0000"/>
                <w:sz w:val="24"/>
                <w:szCs w:val="24"/>
                <w:highlight w:val="yellow"/>
              </w:rPr>
            </w:rPrChange>
          </w:rPr>
          <w:t>14.9</w:t>
        </w:r>
      </w:ins>
      <w:ins w:id="104" w:author="Syuan-Jyun Sun [2]" w:date="2024-05-23T17:06:00Z">
        <w:del w:id="105" w:author="Syuan-Jyun Sun" w:date="2024-05-24T14:46:00Z">
          <w:r w:rsidRPr="00B954FF" w:rsidDel="00B954FF">
            <w:rPr>
              <w:rFonts w:cs="Arial"/>
              <w:bCs/>
              <w:color w:val="FF0000"/>
              <w:sz w:val="24"/>
              <w:szCs w:val="24"/>
            </w:rPr>
            <w:delText>XX</w:delText>
          </w:r>
        </w:del>
        <w:r w:rsidRPr="00B954FF">
          <w:rPr>
            <w:rFonts w:cs="Arial"/>
            <w:bCs/>
            <w:color w:val="FF0000"/>
            <w:sz w:val="24"/>
            <w:szCs w:val="24"/>
          </w:rPr>
          <w:t xml:space="preserve">% </w:t>
        </w:r>
      </w:ins>
      <w:ins w:id="106" w:author="Syuan-Jyun Sun" w:date="2024-05-24T14:47:00Z">
        <w:r w:rsidR="00B954FF" w:rsidRPr="00B954FF">
          <w:rPr>
            <w:rFonts w:cs="Arial"/>
            <w:bCs/>
            <w:color w:val="FF0000"/>
            <w:sz w:val="24"/>
            <w:szCs w:val="24"/>
            <w:rPrChange w:id="107" w:author="Syuan-Jyun Sun" w:date="2024-05-24T14:47:00Z">
              <w:rPr>
                <w:rFonts w:cs="Arial"/>
                <w:bCs/>
                <w:color w:val="FF0000"/>
                <w:sz w:val="24"/>
                <w:szCs w:val="24"/>
                <w:highlight w:val="yellow"/>
              </w:rPr>
            </w:rPrChange>
          </w:rPr>
          <w:t xml:space="preserve">of </w:t>
        </w:r>
      </w:ins>
      <w:ins w:id="108" w:author="Syuan-Jyun Sun [2]" w:date="2024-05-23T17:06:00Z">
        <w:r w:rsidRPr="00B954FF">
          <w:rPr>
            <w:rFonts w:cs="Arial"/>
            <w:bCs/>
            <w:color w:val="FF0000"/>
            <w:sz w:val="24"/>
            <w:szCs w:val="24"/>
          </w:rPr>
          <w:t>body mass</w:t>
        </w:r>
      </w:ins>
      <w:ins w:id="109" w:author="Syuan-Jyun Sun" w:date="2024-05-24T14:47:00Z">
        <w:r w:rsidR="00B954FF" w:rsidRPr="0053456D">
          <w:rPr>
            <w:rFonts w:cs="Arial"/>
            <w:bCs/>
            <w:color w:val="FF0000"/>
            <w:sz w:val="24"/>
            <w:szCs w:val="24"/>
          </w:rPr>
          <w:t>, respec</w:t>
        </w:r>
        <w:r w:rsidR="00B954FF" w:rsidRPr="00A043CD">
          <w:rPr>
            <w:rFonts w:cs="Arial"/>
            <w:bCs/>
            <w:color w:val="FF0000"/>
            <w:sz w:val="24"/>
            <w:szCs w:val="24"/>
          </w:rPr>
          <w:t>tively</w:t>
        </w:r>
      </w:ins>
      <w:ins w:id="110" w:author="Syuan-Jyun Sun [2]" w:date="2024-05-23T17:06:00Z">
        <w:r w:rsidRPr="00A043CD">
          <w:rPr>
            <w:rFonts w:cs="Arial"/>
            <w:bCs/>
            <w:color w:val="FF0000"/>
            <w:sz w:val="24"/>
            <w:szCs w:val="24"/>
          </w:rPr>
          <w:t>)</w:t>
        </w:r>
      </w:ins>
      <w:ins w:id="111" w:author="Syuan-Jyun Sun [2]" w:date="2024-05-23T17:05:00Z">
        <w:r w:rsidRPr="00B85E4E">
          <w:rPr>
            <w:rFonts w:cs="Arial"/>
            <w:bCs/>
            <w:color w:val="FF0000"/>
            <w:sz w:val="24"/>
            <w:szCs w:val="24"/>
          </w:rPr>
          <w:t>, which included the main limbs (excluding severed hands and knees).</w:t>
        </w:r>
      </w:ins>
      <w:ins w:id="112" w:author="Syuan-Jyun Sun [2]" w:date="2024-05-23T17:04:00Z">
        <w:r w:rsidRPr="005F675E">
          <w:rPr>
            <w:rFonts w:cs="Arial"/>
            <w:bCs/>
            <w:color w:val="FF0000"/>
            <w:sz w:val="24"/>
            <w:szCs w:val="24"/>
          </w:rPr>
          <w:t xml:space="preserve"> </w:t>
        </w:r>
      </w:ins>
      <w:ins w:id="113" w:author="Syuan-Jyun Sun [2]" w:date="2024-05-23T15:34:00Z">
        <w:r w:rsidR="00B132E6" w:rsidRPr="005F675E">
          <w:rPr>
            <w:rFonts w:cs="Arial"/>
            <w:bCs/>
            <w:color w:val="FF0000"/>
            <w:sz w:val="24"/>
            <w:szCs w:val="24"/>
          </w:rPr>
          <w:t>We used a</w:t>
        </w:r>
        <w:r w:rsidR="00B132E6" w:rsidRPr="00B132E6">
          <w:rPr>
            <w:rFonts w:cs="Arial"/>
            <w:bCs/>
            <w:color w:val="FF0000"/>
            <w:sz w:val="24"/>
            <w:szCs w:val="24"/>
          </w:rPr>
          <w:t xml:space="preserve"> meat tenderizer to evenly stir viscera or muscle, then haphazardly sampled three pieces of tissue for </w:t>
        </w:r>
      </w:ins>
      <w:ins w:id="114" w:author="Syuan-Jyun Sun [2]" w:date="2024-05-23T15:35:00Z">
        <w:r w:rsidR="00B132E6">
          <w:rPr>
            <w:rFonts w:cs="Arial"/>
            <w:bCs/>
            <w:color w:val="FF0000"/>
            <w:sz w:val="24"/>
            <w:szCs w:val="24"/>
          </w:rPr>
          <w:t>the following</w:t>
        </w:r>
      </w:ins>
      <w:ins w:id="115" w:author="Syuan-Jyun Sun [2]" w:date="2024-05-23T15:34:00Z">
        <w:r w:rsidR="00B132E6" w:rsidRPr="00B132E6">
          <w:rPr>
            <w:rFonts w:cs="Arial"/>
            <w:bCs/>
            <w:color w:val="FF0000"/>
            <w:sz w:val="24"/>
            <w:szCs w:val="24"/>
          </w:rPr>
          <w:t xml:space="preserve"> analysis of nutrient composition.</w:t>
        </w:r>
      </w:ins>
      <w:ins w:id="116" w:author="Syuan-Jyun Sun" w:date="2024-05-24T14:31:00Z">
        <w:r w:rsidR="00ED72BE">
          <w:rPr>
            <w:rFonts w:cs="Arial"/>
            <w:bCs/>
            <w:color w:val="FF0000"/>
            <w:sz w:val="24"/>
            <w:szCs w:val="24"/>
          </w:rPr>
          <w:t xml:space="preserve"> To remove water from the carcass samples</w:t>
        </w:r>
      </w:ins>
    </w:p>
    <w:p w14:paraId="11A24BA5" w14:textId="3E1C3F1D" w:rsidR="00B132E6" w:rsidRPr="00B132E6" w:rsidDel="00ED72BE" w:rsidRDefault="00B132E6">
      <w:pPr>
        <w:spacing w:line="480" w:lineRule="auto"/>
        <w:ind w:left="360"/>
        <w:rPr>
          <w:ins w:id="117" w:author="Syuan-Jyun Sun [2]" w:date="2024-05-23T15:34:00Z"/>
          <w:del w:id="118" w:author="Syuan-Jyun Sun" w:date="2024-05-24T14:34:00Z"/>
          <w:rFonts w:cs="Arial"/>
          <w:bCs/>
          <w:color w:val="FF0000"/>
          <w:sz w:val="24"/>
          <w:szCs w:val="24"/>
        </w:rPr>
      </w:pPr>
      <w:ins w:id="119" w:author="Syuan-Jyun Sun [2]" w:date="2024-05-23T15:34:00Z">
        <w:del w:id="120" w:author="Syuan-Jyun Sun" w:date="2024-05-24T14:32:00Z">
          <w:r w:rsidRPr="00B132E6" w:rsidDel="00ED72BE">
            <w:rPr>
              <w:rFonts w:cs="Arial"/>
              <w:b/>
              <w:color w:val="FF0000"/>
              <w:sz w:val="24"/>
              <w:szCs w:val="24"/>
              <w:rPrChange w:id="121" w:author="Syuan-Jyun Sun [2]" w:date="2024-05-23T15:35:00Z">
                <w:rPr>
                  <w:rFonts w:cs="Arial"/>
                  <w:bCs/>
                  <w:color w:val="FF0000"/>
                  <w:sz w:val="24"/>
                  <w:szCs w:val="24"/>
                </w:rPr>
              </w:rPrChange>
            </w:rPr>
            <w:delText xml:space="preserve">Water </w:delText>
          </w:r>
        </w:del>
      </w:ins>
      <w:ins w:id="122" w:author="Syuan-Jyun Sun [2]" w:date="2024-05-23T15:36:00Z">
        <w:del w:id="123" w:author="Syuan-Jyun Sun" w:date="2024-05-24T14:32:00Z">
          <w:r w:rsidDel="00ED72BE">
            <w:rPr>
              <w:rFonts w:cs="Arial"/>
              <w:b/>
              <w:color w:val="FF0000"/>
              <w:sz w:val="24"/>
              <w:szCs w:val="24"/>
            </w:rPr>
            <w:delText>c</w:delText>
          </w:r>
        </w:del>
      </w:ins>
      <w:ins w:id="124" w:author="Syuan-Jyun Sun [2]" w:date="2024-05-23T15:34:00Z">
        <w:del w:id="125" w:author="Syuan-Jyun Sun" w:date="2024-05-24T14:32:00Z">
          <w:r w:rsidRPr="00B132E6" w:rsidDel="00ED72BE">
            <w:rPr>
              <w:rFonts w:cs="Arial"/>
              <w:b/>
              <w:color w:val="FF0000"/>
              <w:sz w:val="24"/>
              <w:szCs w:val="24"/>
              <w:rPrChange w:id="126" w:author="Syuan-Jyun Sun [2]" w:date="2024-05-23T15:35:00Z">
                <w:rPr>
                  <w:rFonts w:cs="Arial"/>
                  <w:bCs/>
                  <w:color w:val="FF0000"/>
                  <w:sz w:val="24"/>
                  <w:szCs w:val="24"/>
                </w:rPr>
              </w:rPrChange>
            </w:rPr>
            <w:delText xml:space="preserve">ontent </w:delText>
          </w:r>
        </w:del>
      </w:ins>
      <w:ins w:id="127" w:author="Syuan-Jyun Sun [2]" w:date="2024-05-23T15:36:00Z">
        <w:del w:id="128" w:author="Syuan-Jyun Sun" w:date="2024-05-24T14:32:00Z">
          <w:r w:rsidDel="00ED72BE">
            <w:rPr>
              <w:rFonts w:cs="Arial"/>
              <w:b/>
              <w:color w:val="FF0000"/>
              <w:sz w:val="24"/>
              <w:szCs w:val="24"/>
            </w:rPr>
            <w:delText>m</w:delText>
          </w:r>
        </w:del>
      </w:ins>
      <w:ins w:id="129" w:author="Syuan-Jyun Sun [2]" w:date="2024-05-23T15:34:00Z">
        <w:del w:id="130" w:author="Syuan-Jyun Sun" w:date="2024-05-24T14:32:00Z">
          <w:r w:rsidRPr="00B132E6" w:rsidDel="00ED72BE">
            <w:rPr>
              <w:rFonts w:cs="Arial"/>
              <w:b/>
              <w:color w:val="FF0000"/>
              <w:sz w:val="24"/>
              <w:szCs w:val="24"/>
              <w:rPrChange w:id="131" w:author="Syuan-Jyun Sun [2]" w:date="2024-05-23T15:35:00Z">
                <w:rPr>
                  <w:rFonts w:cs="Arial"/>
                  <w:bCs/>
                  <w:color w:val="FF0000"/>
                  <w:sz w:val="24"/>
                  <w:szCs w:val="24"/>
                </w:rPr>
              </w:rPrChange>
            </w:rPr>
            <w:delText>easurement:</w:delText>
          </w:r>
        </w:del>
      </w:ins>
      <w:ins w:id="132" w:author="Syuan-Jyun Sun [2]" w:date="2024-05-23T15:35:00Z">
        <w:del w:id="133" w:author="Syuan-Jyun Sun" w:date="2024-05-24T14:32:00Z">
          <w:r w:rsidRPr="00B132E6" w:rsidDel="00ED72BE">
            <w:rPr>
              <w:rFonts w:cs="Arial"/>
              <w:b/>
              <w:color w:val="FF0000"/>
              <w:sz w:val="24"/>
              <w:szCs w:val="24"/>
              <w:rPrChange w:id="134" w:author="Syuan-Jyun Sun [2]" w:date="2024-05-23T15:35:00Z">
                <w:rPr>
                  <w:rFonts w:cs="Arial"/>
                  <w:bCs/>
                  <w:color w:val="FF0000"/>
                  <w:sz w:val="24"/>
                  <w:szCs w:val="24"/>
                </w:rPr>
              </w:rPrChange>
            </w:rPr>
            <w:delText xml:space="preserve"> </w:delText>
          </w:r>
        </w:del>
      </w:ins>
      <w:ins w:id="135" w:author="Syuan-Jyun Sun [2]" w:date="2024-05-23T15:37:00Z">
        <w:del w:id="136" w:author="Syuan-Jyun Sun" w:date="2024-05-24T14:32:00Z">
          <w:r w:rsidDel="00ED72BE">
            <w:rPr>
              <w:rFonts w:cs="Arial"/>
              <w:bCs/>
              <w:color w:val="FF0000"/>
              <w:sz w:val="24"/>
              <w:szCs w:val="24"/>
            </w:rPr>
            <w:delText>t</w:delText>
          </w:r>
        </w:del>
      </w:ins>
      <w:ins w:id="137" w:author="Syuan-Jyun Sun [2]" w:date="2024-05-23T15:34:00Z">
        <w:del w:id="138" w:author="Syuan-Jyun Sun" w:date="2024-05-24T14:32:00Z">
          <w:r w:rsidRPr="00B132E6" w:rsidDel="00ED72BE">
            <w:rPr>
              <w:rFonts w:cs="Arial"/>
              <w:bCs/>
              <w:color w:val="FF0000"/>
              <w:sz w:val="24"/>
              <w:szCs w:val="24"/>
            </w:rPr>
            <w:delText>o measure the composition of water in the carcass body</w:delText>
          </w:r>
        </w:del>
        <w:r w:rsidRPr="00B132E6">
          <w:rPr>
            <w:rFonts w:cs="Arial"/>
            <w:bCs/>
            <w:color w:val="FF0000"/>
            <w:sz w:val="24"/>
            <w:szCs w:val="24"/>
          </w:rPr>
          <w:t xml:space="preserve">, we </w:t>
        </w:r>
        <w:del w:id="139" w:author="Syuan-Jyun Sun" w:date="2024-05-24T14:32:00Z">
          <w:r w:rsidRPr="00B132E6" w:rsidDel="00ED72BE">
            <w:rPr>
              <w:rFonts w:cs="Arial"/>
              <w:bCs/>
              <w:color w:val="FF0000"/>
              <w:sz w:val="24"/>
              <w:szCs w:val="24"/>
            </w:rPr>
            <w:delText xml:space="preserve">initially </w:delText>
          </w:r>
        </w:del>
        <w:r w:rsidRPr="00B132E6">
          <w:rPr>
            <w:rFonts w:cs="Arial"/>
            <w:bCs/>
            <w:color w:val="FF0000"/>
            <w:sz w:val="24"/>
            <w:szCs w:val="24"/>
          </w:rPr>
          <w:t xml:space="preserve">dried approximately 100 mg (106 ± 18 mg) of wet meat in a 40°C oven for 5 days until all water was removed. </w:t>
        </w:r>
        <w:del w:id="140" w:author="Syuan-Jyun Sun" w:date="2024-05-24T14:32:00Z">
          <w:r w:rsidRPr="00B132E6" w:rsidDel="00ED72BE">
            <w:rPr>
              <w:rFonts w:cs="Arial"/>
              <w:bCs/>
              <w:color w:val="FF0000"/>
              <w:sz w:val="24"/>
              <w:szCs w:val="24"/>
            </w:rPr>
            <w:delText>The dried meat was then weighed to determine the water content by subtracting the weight of dried meat from the weight of wet meat.</w:delText>
          </w:r>
        </w:del>
      </w:ins>
    </w:p>
    <w:p w14:paraId="33C7EB95" w14:textId="267C98F1" w:rsidR="00B132E6" w:rsidDel="00ED72BE" w:rsidRDefault="00B132E6">
      <w:pPr>
        <w:spacing w:line="480" w:lineRule="auto"/>
        <w:ind w:left="360"/>
        <w:rPr>
          <w:ins w:id="141" w:author="Syuan-Jyun Sun [2]" w:date="2024-05-23T15:36:00Z"/>
          <w:del w:id="142" w:author="Syuan-Jyun Sun" w:date="2024-05-24T14:35:00Z"/>
          <w:rFonts w:cs="Arial"/>
          <w:b/>
          <w:color w:val="FF0000"/>
          <w:sz w:val="24"/>
          <w:szCs w:val="24"/>
        </w:rPr>
      </w:pPr>
      <w:ins w:id="143" w:author="Syuan-Jyun Sun [2]" w:date="2024-05-23T15:34:00Z">
        <w:del w:id="144" w:author="Syuan-Jyun Sun" w:date="2024-05-24T14:34:00Z">
          <w:r w:rsidRPr="00B132E6" w:rsidDel="00ED72BE">
            <w:rPr>
              <w:rFonts w:cs="Arial"/>
              <w:b/>
              <w:color w:val="FF0000"/>
              <w:sz w:val="24"/>
              <w:szCs w:val="24"/>
              <w:rPrChange w:id="145" w:author="Syuan-Jyun Sun [2]" w:date="2024-05-23T15:36:00Z">
                <w:rPr>
                  <w:rFonts w:cs="Arial"/>
                  <w:bCs/>
                  <w:color w:val="FF0000"/>
                  <w:sz w:val="24"/>
                  <w:szCs w:val="24"/>
                </w:rPr>
              </w:rPrChange>
            </w:rPr>
            <w:delText xml:space="preserve">Fat </w:delText>
          </w:r>
        </w:del>
      </w:ins>
      <w:ins w:id="146" w:author="Syuan-Jyun Sun [2]" w:date="2024-05-23T15:36:00Z">
        <w:del w:id="147" w:author="Syuan-Jyun Sun" w:date="2024-05-24T14:34:00Z">
          <w:r w:rsidDel="00ED72BE">
            <w:rPr>
              <w:rFonts w:cs="Arial"/>
              <w:b/>
              <w:color w:val="FF0000"/>
              <w:sz w:val="24"/>
              <w:szCs w:val="24"/>
            </w:rPr>
            <w:delText>measurement and r</w:delText>
          </w:r>
        </w:del>
      </w:ins>
      <w:ins w:id="148" w:author="Syuan-Jyun Sun [2]" w:date="2024-05-23T15:34:00Z">
        <w:del w:id="149" w:author="Syuan-Jyun Sun" w:date="2024-05-24T14:34:00Z">
          <w:r w:rsidRPr="00B132E6" w:rsidDel="00ED72BE">
            <w:rPr>
              <w:rFonts w:cs="Arial"/>
              <w:b/>
              <w:color w:val="FF0000"/>
              <w:sz w:val="24"/>
              <w:szCs w:val="24"/>
              <w:rPrChange w:id="150" w:author="Syuan-Jyun Sun [2]" w:date="2024-05-23T15:36:00Z">
                <w:rPr>
                  <w:rFonts w:cs="Arial"/>
                  <w:bCs/>
                  <w:color w:val="FF0000"/>
                  <w:sz w:val="24"/>
                  <w:szCs w:val="24"/>
                </w:rPr>
              </w:rPrChange>
            </w:rPr>
            <w:delText>emoval:</w:delText>
          </w:r>
        </w:del>
      </w:ins>
      <w:ins w:id="151" w:author="Syuan-Jyun Sun [2]" w:date="2024-05-23T15:36:00Z">
        <w:del w:id="152" w:author="Syuan-Jyun Sun" w:date="2024-05-24T14:34:00Z">
          <w:r w:rsidDel="00ED72BE">
            <w:rPr>
              <w:rFonts w:cs="Arial"/>
              <w:b/>
              <w:color w:val="FF0000"/>
              <w:sz w:val="24"/>
              <w:szCs w:val="24"/>
            </w:rPr>
            <w:delText xml:space="preserve"> </w:delText>
          </w:r>
        </w:del>
      </w:ins>
      <w:ins w:id="153" w:author="Syuan-Jyun Sun" w:date="2024-05-24T14:34:00Z">
        <w:r w:rsidR="00ED72BE">
          <w:rPr>
            <w:rFonts w:cs="Arial"/>
            <w:bCs/>
            <w:color w:val="FF0000"/>
            <w:sz w:val="24"/>
            <w:szCs w:val="24"/>
          </w:rPr>
          <w:t>To determine and remove fat from the meat, t</w:t>
        </w:r>
      </w:ins>
      <w:ins w:id="154" w:author="Syuan-Jyun Sun [2]" w:date="2024-05-23T15:37:00Z">
        <w:del w:id="155" w:author="Syuan-Jyun Sun" w:date="2024-05-24T14:34:00Z">
          <w:r w:rsidDel="00ED72BE">
            <w:rPr>
              <w:rFonts w:cs="Arial"/>
              <w:bCs/>
              <w:color w:val="FF0000"/>
              <w:sz w:val="24"/>
              <w:szCs w:val="24"/>
            </w:rPr>
            <w:delText>t</w:delText>
          </w:r>
        </w:del>
      </w:ins>
      <w:ins w:id="156" w:author="Syuan-Jyun Sun [2]" w:date="2024-05-23T15:34:00Z">
        <w:r w:rsidRPr="00B132E6">
          <w:rPr>
            <w:rFonts w:cs="Arial"/>
            <w:bCs/>
            <w:color w:val="FF0000"/>
            <w:sz w:val="24"/>
            <w:szCs w:val="24"/>
          </w:rPr>
          <w:t xml:space="preserve">he dried meat was thoroughly mixed with 100 </w:t>
        </w:r>
        <w:proofErr w:type="spellStart"/>
        <w:r w:rsidRPr="00B132E6">
          <w:rPr>
            <w:rFonts w:cs="Arial"/>
            <w:bCs/>
            <w:color w:val="FF0000"/>
            <w:sz w:val="24"/>
            <w:szCs w:val="24"/>
          </w:rPr>
          <w:t>μL</w:t>
        </w:r>
        <w:proofErr w:type="spellEnd"/>
        <w:r w:rsidRPr="00B132E6">
          <w:rPr>
            <w:rFonts w:cs="Arial"/>
            <w:bCs/>
            <w:color w:val="FF0000"/>
            <w:sz w:val="24"/>
            <w:szCs w:val="24"/>
          </w:rPr>
          <w:t xml:space="preserve"> of -20°C acetone and vortexed for 1 minute. The mixture was then placed in a -20°C fridge for a 30-minute reaction </w:t>
        </w:r>
        <w:commentRangeStart w:id="157"/>
        <w:r w:rsidRPr="00B132E6">
          <w:rPr>
            <w:rFonts w:cs="Arial"/>
            <w:bCs/>
            <w:color w:val="FF0000"/>
            <w:sz w:val="24"/>
            <w:szCs w:val="24"/>
          </w:rPr>
          <w:t>period</w:t>
        </w:r>
      </w:ins>
      <w:commentRangeEnd w:id="157"/>
      <w:ins w:id="158" w:author="Syuan-Jyun Sun [2]" w:date="2024-05-23T15:39:00Z">
        <w:r w:rsidR="00CF3147">
          <w:rPr>
            <w:rStyle w:val="CommentReference"/>
          </w:rPr>
          <w:commentReference w:id="157"/>
        </w:r>
      </w:ins>
      <w:ins w:id="159" w:author="Syuan-Jyun Sun [2]" w:date="2024-05-23T15:34:00Z">
        <w:r w:rsidRPr="00B132E6">
          <w:rPr>
            <w:rFonts w:cs="Arial"/>
            <w:bCs/>
            <w:color w:val="FF0000"/>
            <w:sz w:val="24"/>
            <w:szCs w:val="24"/>
          </w:rPr>
          <w:t xml:space="preserve">. Following this, the samples were centrifuged to separate the components, and the acetone was carefully removed. If the acetone appeared turbid after centrifugation, the solvent was discarded and replaced with fresh acetone, </w:t>
        </w:r>
        <w:r w:rsidRPr="00B132E6">
          <w:rPr>
            <w:rFonts w:cs="Arial"/>
            <w:bCs/>
            <w:color w:val="FF0000"/>
            <w:sz w:val="24"/>
            <w:szCs w:val="24"/>
          </w:rPr>
          <w:lastRenderedPageBreak/>
          <w:t>repeating the process until the solvent became clear. The residual solvent was then allowed to evaporate at room temperature for 12 hours.</w:t>
        </w:r>
      </w:ins>
      <w:ins w:id="160" w:author="Syuan-Jyun Sun" w:date="2024-05-24T14:35:00Z">
        <w:r w:rsidR="00ED72BE">
          <w:rPr>
            <w:rFonts w:cs="Arial"/>
            <w:b/>
            <w:color w:val="FF0000"/>
            <w:sz w:val="24"/>
            <w:szCs w:val="24"/>
          </w:rPr>
          <w:t xml:space="preserve"> </w:t>
        </w:r>
      </w:ins>
    </w:p>
    <w:p w14:paraId="4CC5B69D" w14:textId="57DD7BEE" w:rsidR="00B132E6" w:rsidRPr="00B132E6" w:rsidDel="004F5870" w:rsidRDefault="00B132E6">
      <w:pPr>
        <w:spacing w:line="480" w:lineRule="auto"/>
        <w:rPr>
          <w:ins w:id="161" w:author="Syuan-Jyun Sun [2]" w:date="2024-05-23T15:30:00Z"/>
          <w:del w:id="162" w:author="Syuan-Jyun Sun" w:date="2024-05-24T14:13:00Z"/>
          <w:rFonts w:cs="Arial"/>
          <w:b/>
          <w:color w:val="FF0000"/>
          <w:sz w:val="24"/>
          <w:szCs w:val="24"/>
          <w:rPrChange w:id="163" w:author="Syuan-Jyun Sun [2]" w:date="2024-05-23T15:36:00Z">
            <w:rPr>
              <w:ins w:id="164" w:author="Syuan-Jyun Sun [2]" w:date="2024-05-23T15:30:00Z"/>
              <w:del w:id="165" w:author="Syuan-Jyun Sun" w:date="2024-05-24T14:13:00Z"/>
              <w:rFonts w:cs="Arial"/>
              <w:bCs/>
              <w:color w:val="FF0000"/>
              <w:sz w:val="24"/>
              <w:szCs w:val="24"/>
            </w:rPr>
          </w:rPrChange>
        </w:rPr>
        <w:pPrChange w:id="166" w:author="Syuan-Jyun Sun" w:date="2024-05-24T14:34:00Z">
          <w:pPr>
            <w:spacing w:line="480" w:lineRule="auto"/>
            <w:ind w:left="360"/>
          </w:pPr>
        </w:pPrChange>
      </w:pPr>
      <w:ins w:id="167" w:author="Syuan-Jyun Sun [2]" w:date="2024-05-23T15:34:00Z">
        <w:del w:id="168" w:author="Syuan-Jyun Sun" w:date="2024-05-24T14:34:00Z">
          <w:r w:rsidRPr="00B132E6" w:rsidDel="00ED72BE">
            <w:rPr>
              <w:rFonts w:cs="Arial"/>
              <w:b/>
              <w:color w:val="FF0000"/>
              <w:sz w:val="24"/>
              <w:szCs w:val="24"/>
              <w:rPrChange w:id="169" w:author="Syuan-Jyun Sun [2]" w:date="2024-05-23T15:37:00Z">
                <w:rPr>
                  <w:rFonts w:cs="Arial"/>
                  <w:bCs/>
                  <w:color w:val="FF0000"/>
                  <w:sz w:val="24"/>
                  <w:szCs w:val="24"/>
                </w:rPr>
              </w:rPrChange>
            </w:rPr>
            <w:delText>Protein Measurement:</w:delText>
          </w:r>
        </w:del>
      </w:ins>
      <w:ins w:id="170" w:author="Syuan-Jyun Sun [2]" w:date="2024-05-23T15:36:00Z">
        <w:del w:id="171" w:author="Syuan-Jyun Sun" w:date="2024-05-24T14:34:00Z">
          <w:r w:rsidDel="00ED72BE">
            <w:rPr>
              <w:rFonts w:cs="Arial"/>
              <w:b/>
              <w:color w:val="FF0000"/>
              <w:sz w:val="24"/>
              <w:szCs w:val="24"/>
            </w:rPr>
            <w:delText xml:space="preserve"> </w:delText>
          </w:r>
        </w:del>
      </w:ins>
      <w:ins w:id="172" w:author="Syuan-Jyun Sun" w:date="2024-05-24T14:35:00Z">
        <w:r w:rsidR="00ED72BE">
          <w:rPr>
            <w:rFonts w:cs="Arial"/>
            <w:bCs/>
            <w:color w:val="FF0000"/>
            <w:sz w:val="24"/>
            <w:szCs w:val="24"/>
          </w:rPr>
          <w:t>A</w:t>
        </w:r>
      </w:ins>
      <w:ins w:id="173" w:author="Syuan-Jyun Sun [2]" w:date="2024-05-23T15:36:00Z">
        <w:del w:id="174" w:author="Syuan-Jyun Sun" w:date="2024-05-24T14:35:00Z">
          <w:r w:rsidDel="00ED72BE">
            <w:rPr>
              <w:rFonts w:cs="Arial"/>
              <w:bCs/>
              <w:color w:val="FF0000"/>
              <w:sz w:val="24"/>
              <w:szCs w:val="24"/>
            </w:rPr>
            <w:delText>a</w:delText>
          </w:r>
        </w:del>
      </w:ins>
      <w:ins w:id="175" w:author="Syuan-Jyun Sun [2]" w:date="2024-05-23T15:34:00Z">
        <w:r w:rsidRPr="00B132E6">
          <w:rPr>
            <w:rFonts w:cs="Arial"/>
            <w:bCs/>
            <w:color w:val="FF0000"/>
            <w:sz w:val="24"/>
            <w:szCs w:val="24"/>
          </w:rPr>
          <w:t xml:space="preserve">fter the fat removal process, the final product </w:t>
        </w:r>
        <w:del w:id="176" w:author="Syuan-Jyun Sun" w:date="2024-05-24T14:35:00Z">
          <w:r w:rsidRPr="00B132E6" w:rsidDel="00ED72BE">
            <w:rPr>
              <w:rFonts w:cs="Arial"/>
              <w:bCs/>
              <w:color w:val="FF0000"/>
              <w:sz w:val="24"/>
              <w:szCs w:val="24"/>
            </w:rPr>
            <w:delText xml:space="preserve">(protein weight) </w:delText>
          </w:r>
        </w:del>
        <w:r w:rsidRPr="00B132E6">
          <w:rPr>
            <w:rFonts w:cs="Arial"/>
            <w:bCs/>
            <w:color w:val="FF0000"/>
            <w:sz w:val="24"/>
            <w:szCs w:val="24"/>
          </w:rPr>
          <w:t>was weighed</w:t>
        </w:r>
      </w:ins>
      <w:ins w:id="177" w:author="Syuan-Jyun Sun" w:date="2024-05-24T14:35:00Z">
        <w:r w:rsidR="00ED72BE">
          <w:rPr>
            <w:rFonts w:cs="Arial"/>
            <w:bCs/>
            <w:color w:val="FF0000"/>
            <w:sz w:val="24"/>
            <w:szCs w:val="24"/>
          </w:rPr>
          <w:t xml:space="preserve"> to determine protein weight</w:t>
        </w:r>
      </w:ins>
      <w:ins w:id="178" w:author="Syuan-Jyun Sun [2]" w:date="2024-05-23T15:34:00Z">
        <w:r w:rsidRPr="00B132E6">
          <w:rPr>
            <w:rFonts w:cs="Arial"/>
            <w:bCs/>
            <w:color w:val="FF0000"/>
            <w:sz w:val="24"/>
            <w:szCs w:val="24"/>
          </w:rPr>
          <w:t>.</w:t>
        </w:r>
      </w:ins>
    </w:p>
    <w:p w14:paraId="7EC9F0E7" w14:textId="77777777" w:rsidR="00B132E6" w:rsidRPr="00B132E6" w:rsidRDefault="00B132E6">
      <w:pPr>
        <w:spacing w:line="480" w:lineRule="auto"/>
        <w:ind w:left="360"/>
        <w:rPr>
          <w:ins w:id="179" w:author="Syuan-Jyun Sun [2]" w:date="2024-05-23T15:30:00Z"/>
          <w:rFonts w:cs="Arial"/>
          <w:bCs/>
          <w:color w:val="FF0000"/>
          <w:sz w:val="24"/>
          <w:szCs w:val="24"/>
          <w:rPrChange w:id="180" w:author="Syuan-Jyun Sun [2]" w:date="2024-05-23T15:30:00Z">
            <w:rPr>
              <w:ins w:id="181" w:author="Syuan-Jyun Sun [2]" w:date="2024-05-23T15:30:00Z"/>
            </w:rPr>
          </w:rPrChange>
        </w:rPr>
        <w:pPrChange w:id="182" w:author="Syuan-Jyun Sun" w:date="2024-05-24T14:35:00Z">
          <w:pPr>
            <w:pStyle w:val="ListParagraph"/>
            <w:numPr>
              <w:numId w:val="7"/>
            </w:numPr>
            <w:spacing w:line="480" w:lineRule="auto"/>
            <w:ind w:hanging="360"/>
          </w:pPr>
        </w:pPrChange>
      </w:pPr>
    </w:p>
    <w:p w14:paraId="73A03388" w14:textId="77777777" w:rsidR="00CF3147" w:rsidRDefault="007017F1" w:rsidP="00CF3147">
      <w:pPr>
        <w:pStyle w:val="ListParagraph"/>
        <w:numPr>
          <w:ilvl w:val="0"/>
          <w:numId w:val="7"/>
        </w:numPr>
        <w:spacing w:after="0" w:line="480" w:lineRule="auto"/>
        <w:jc w:val="left"/>
        <w:rPr>
          <w:ins w:id="183" w:author="Syuan-Jyun Sun [2]" w:date="2024-05-23T15:42:00Z"/>
          <w:rFonts w:cs="Arial"/>
          <w:bCs/>
          <w:color w:val="FF0000"/>
          <w:sz w:val="24"/>
          <w:szCs w:val="24"/>
        </w:rPr>
      </w:pPr>
      <w:r w:rsidRPr="00E5006C">
        <w:rPr>
          <w:rFonts w:cs="Arial"/>
          <w:bCs/>
          <w:color w:val="FF0000"/>
          <w:sz w:val="24"/>
          <w:szCs w:val="24"/>
        </w:rPr>
        <w:t>Larval feeding experiment</w:t>
      </w:r>
    </w:p>
    <w:p w14:paraId="7468E917" w14:textId="79988373" w:rsidR="00CF3147" w:rsidRPr="00CF3147" w:rsidRDefault="00CF3147">
      <w:pPr>
        <w:spacing w:after="0" w:line="480" w:lineRule="auto"/>
        <w:ind w:left="360"/>
        <w:jc w:val="left"/>
        <w:rPr>
          <w:ins w:id="184" w:author="Syuan-Jyun Sun [2]" w:date="2024-05-23T15:42:00Z"/>
          <w:rFonts w:cs="Arial"/>
          <w:bCs/>
          <w:color w:val="FF0000"/>
          <w:sz w:val="24"/>
          <w:szCs w:val="24"/>
          <w:rPrChange w:id="185" w:author="Syuan-Jyun Sun [2]" w:date="2024-05-23T15:42:00Z">
            <w:rPr>
              <w:ins w:id="186" w:author="Syuan-Jyun Sun [2]" w:date="2024-05-23T15:42:00Z"/>
            </w:rPr>
          </w:rPrChange>
        </w:rPr>
        <w:pPrChange w:id="187" w:author="Syuan-Jyun Sun [2]" w:date="2024-05-23T15:42:00Z">
          <w:pPr/>
        </w:pPrChange>
      </w:pPr>
      <w:ins w:id="188" w:author="Syuan-Jyun Sun [2]" w:date="2024-05-23T15:42:00Z">
        <w:r w:rsidRPr="00CF3147">
          <w:rPr>
            <w:rFonts w:cs="Arial"/>
            <w:bCs/>
            <w:color w:val="FF0000"/>
            <w:sz w:val="24"/>
            <w:szCs w:val="24"/>
            <w:rPrChange w:id="189" w:author="Syuan-Jyun Sun [2]" w:date="2024-05-23T15:42:00Z">
              <w:rPr/>
            </w:rPrChange>
          </w:rPr>
          <w:t xml:space="preserve">To investigate whether viscera and muscle from the carcass influenced larval growth, we utilized the remaining carcass tissue, i.e., viscera or muscle, from the nutrient composition analysis. The </w:t>
        </w:r>
      </w:ins>
      <w:ins w:id="190" w:author="Syuan-Jyun Sun [2]" w:date="2024-05-23T16:02:00Z">
        <w:r w:rsidR="00201A69">
          <w:rPr>
            <w:rFonts w:cs="Arial"/>
            <w:bCs/>
            <w:color w:val="FF0000"/>
            <w:sz w:val="24"/>
            <w:szCs w:val="24"/>
          </w:rPr>
          <w:t xml:space="preserve">ca. </w:t>
        </w:r>
      </w:ins>
      <w:ins w:id="191" w:author="Syuan-Jyun Sun [2]" w:date="2024-05-23T16:04:00Z">
        <w:r w:rsidR="00201A69">
          <w:rPr>
            <w:rFonts w:cs="Arial"/>
            <w:bCs/>
            <w:color w:val="FF0000"/>
            <w:sz w:val="24"/>
            <w:szCs w:val="24"/>
          </w:rPr>
          <w:t>400 m</w:t>
        </w:r>
      </w:ins>
      <w:ins w:id="192" w:author="Syuan-Jyun Sun [2]" w:date="2024-05-23T16:03:00Z">
        <w:r w:rsidR="00201A69">
          <w:rPr>
            <w:rFonts w:cs="Arial"/>
            <w:bCs/>
            <w:color w:val="FF0000"/>
            <w:sz w:val="24"/>
            <w:szCs w:val="24"/>
          </w:rPr>
          <w:t>g (</w:t>
        </w:r>
      </w:ins>
      <w:ins w:id="193" w:author="Syuan-Jyun Sun [2]" w:date="2024-05-23T16:04:00Z">
        <w:r w:rsidR="00201A69">
          <w:rPr>
            <w:rFonts w:cs="Arial"/>
            <w:bCs/>
            <w:color w:val="FF0000"/>
            <w:sz w:val="24"/>
            <w:szCs w:val="24"/>
          </w:rPr>
          <w:t>401</w:t>
        </w:r>
      </w:ins>
      <w:ins w:id="194" w:author="Syuan-Jyun Sun [2]" w:date="2024-05-23T16:03:00Z">
        <w:r w:rsidR="00201A69" w:rsidRPr="00B132E6">
          <w:rPr>
            <w:rFonts w:cs="Arial"/>
            <w:bCs/>
            <w:color w:val="FF0000"/>
            <w:sz w:val="24"/>
            <w:szCs w:val="24"/>
          </w:rPr>
          <w:t xml:space="preserve"> ± </w:t>
        </w:r>
      </w:ins>
      <w:ins w:id="195" w:author="Syuan-Jyun Sun [2]" w:date="2024-05-23T16:04:00Z">
        <w:r w:rsidR="00201A69">
          <w:rPr>
            <w:rFonts w:cs="Arial"/>
            <w:bCs/>
            <w:color w:val="FF0000"/>
            <w:sz w:val="24"/>
            <w:szCs w:val="24"/>
          </w:rPr>
          <w:t>21</w:t>
        </w:r>
      </w:ins>
      <w:ins w:id="196" w:author="Syuan-Jyun Sun [2]" w:date="2024-05-23T16:03:00Z">
        <w:r w:rsidR="00201A69" w:rsidRPr="00B132E6">
          <w:rPr>
            <w:rFonts w:cs="Arial"/>
            <w:bCs/>
            <w:color w:val="FF0000"/>
            <w:sz w:val="24"/>
            <w:szCs w:val="24"/>
          </w:rPr>
          <w:t xml:space="preserve"> mg</w:t>
        </w:r>
        <w:r w:rsidR="00201A69">
          <w:rPr>
            <w:rFonts w:cs="Arial"/>
            <w:bCs/>
            <w:color w:val="FF0000"/>
            <w:sz w:val="24"/>
            <w:szCs w:val="24"/>
          </w:rPr>
          <w:t>)</w:t>
        </w:r>
      </w:ins>
      <w:ins w:id="197" w:author="Syuan-Jyun Sun [2]" w:date="2024-05-23T16:04:00Z">
        <w:r w:rsidR="00201A69">
          <w:rPr>
            <w:rFonts w:cs="Arial"/>
            <w:bCs/>
            <w:color w:val="FF0000"/>
            <w:sz w:val="24"/>
            <w:szCs w:val="24"/>
          </w:rPr>
          <w:t xml:space="preserve"> </w:t>
        </w:r>
      </w:ins>
      <w:ins w:id="198" w:author="Syuan-Jyun Sun [2]" w:date="2024-05-23T15:42:00Z">
        <w:r w:rsidRPr="00CF3147">
          <w:rPr>
            <w:rFonts w:cs="Arial"/>
            <w:bCs/>
            <w:color w:val="FF0000"/>
            <w:sz w:val="24"/>
            <w:szCs w:val="24"/>
            <w:rPrChange w:id="199" w:author="Syuan-Jyun Sun [2]" w:date="2024-05-23T15:42:00Z">
              <w:rPr/>
            </w:rPrChange>
          </w:rPr>
          <w:t xml:space="preserve">carcass </w:t>
        </w:r>
      </w:ins>
      <w:ins w:id="200" w:author="Syuan-Jyun Sun [2]" w:date="2024-05-23T16:04:00Z">
        <w:r w:rsidR="004D485B">
          <w:rPr>
            <w:rFonts w:cs="Arial"/>
            <w:bCs/>
            <w:color w:val="FF0000"/>
            <w:sz w:val="24"/>
            <w:szCs w:val="24"/>
          </w:rPr>
          <w:t xml:space="preserve">tissue </w:t>
        </w:r>
      </w:ins>
      <w:ins w:id="201" w:author="Syuan-Jyun Sun [2]" w:date="2024-05-23T15:42:00Z">
        <w:r w:rsidRPr="00CF3147">
          <w:rPr>
            <w:rFonts w:cs="Arial"/>
            <w:bCs/>
            <w:color w:val="FF0000"/>
            <w:sz w:val="24"/>
            <w:szCs w:val="24"/>
            <w:rPrChange w:id="202" w:author="Syuan-Jyun Sun [2]" w:date="2024-05-23T15:42:00Z">
              <w:rPr/>
            </w:rPrChange>
          </w:rPr>
          <w:t>was weighed and placed into individual plastic containers</w:t>
        </w:r>
      </w:ins>
      <w:ins w:id="203" w:author="Syuan-Jyun Sun [2]" w:date="2024-05-23T15:56:00Z">
        <w:r w:rsidR="005A0C7F">
          <w:rPr>
            <w:rFonts w:cs="Arial"/>
            <w:bCs/>
            <w:color w:val="FF0000"/>
            <w:sz w:val="24"/>
            <w:szCs w:val="24"/>
          </w:rPr>
          <w:t xml:space="preserve"> filled with moist soil</w:t>
        </w:r>
      </w:ins>
      <w:ins w:id="204" w:author="Syuan-Jyun Sun [2]" w:date="2024-05-23T15:42:00Z">
        <w:r w:rsidRPr="00CF3147">
          <w:rPr>
            <w:rFonts w:cs="Arial"/>
            <w:bCs/>
            <w:color w:val="FF0000"/>
            <w:sz w:val="24"/>
            <w:szCs w:val="24"/>
            <w:rPrChange w:id="205" w:author="Syuan-Jyun Sun [2]" w:date="2024-05-23T15:42:00Z">
              <w:rPr/>
            </w:rPrChange>
          </w:rPr>
          <w:t xml:space="preserve"> (3.2 x 3.2 x 2.7 cm for each cell). Newly hatched larvae</w:t>
        </w:r>
        <w:del w:id="206" w:author="Syuan-Jyun Sun" w:date="2024-05-24T14:37:00Z">
          <w:r w:rsidRPr="00CF3147" w:rsidDel="00717BBD">
            <w:rPr>
              <w:rFonts w:cs="Arial"/>
              <w:bCs/>
              <w:color w:val="FF0000"/>
              <w:sz w:val="24"/>
              <w:szCs w:val="24"/>
              <w:rPrChange w:id="207" w:author="Syuan-Jyun Sun [2]" w:date="2024-05-23T15:42:00Z">
                <w:rPr/>
              </w:rPrChange>
            </w:rPr>
            <w:delText>, five days after egg laying,</w:delText>
          </w:r>
        </w:del>
        <w:r w:rsidRPr="00CF3147">
          <w:rPr>
            <w:rFonts w:cs="Arial"/>
            <w:bCs/>
            <w:color w:val="FF0000"/>
            <w:sz w:val="24"/>
            <w:szCs w:val="24"/>
            <w:rPrChange w:id="208" w:author="Syuan-Jyun Sun [2]" w:date="2024-05-23T15:42:00Z">
              <w:rPr/>
            </w:rPrChange>
          </w:rPr>
          <w:t xml:space="preserve"> were</w:t>
        </w:r>
      </w:ins>
      <w:ins w:id="209" w:author="Syuan-Jyun Sun" w:date="2024-05-24T14:36:00Z">
        <w:r w:rsidR="00ED72BE">
          <w:rPr>
            <w:rFonts w:cs="Arial"/>
            <w:bCs/>
            <w:color w:val="FF0000"/>
            <w:sz w:val="24"/>
            <w:szCs w:val="24"/>
          </w:rPr>
          <w:t xml:space="preserve"> obtained</w:t>
        </w:r>
      </w:ins>
      <w:ins w:id="210" w:author="Syuan-Jyun Sun" w:date="2024-05-24T14:37:00Z">
        <w:r w:rsidR="00717BBD">
          <w:rPr>
            <w:rFonts w:cs="Arial"/>
            <w:bCs/>
            <w:color w:val="FF0000"/>
            <w:sz w:val="24"/>
            <w:szCs w:val="24"/>
          </w:rPr>
          <w:t xml:space="preserve"> (</w:t>
        </w:r>
        <w:r w:rsidR="00717BBD" w:rsidRPr="002E2162">
          <w:rPr>
            <w:rFonts w:cs="Arial"/>
            <w:bCs/>
            <w:color w:val="FF0000"/>
            <w:sz w:val="24"/>
            <w:szCs w:val="24"/>
          </w:rPr>
          <w:t>five days after egg laying</w:t>
        </w:r>
        <w:r w:rsidR="00717BBD">
          <w:rPr>
            <w:rFonts w:cs="Arial"/>
            <w:bCs/>
            <w:color w:val="FF0000"/>
            <w:sz w:val="24"/>
            <w:szCs w:val="24"/>
          </w:rPr>
          <w:t>)</w:t>
        </w:r>
      </w:ins>
      <w:ins w:id="211" w:author="Syuan-Jyun Sun" w:date="2024-05-24T14:36:00Z">
        <w:r w:rsidR="00ED72BE">
          <w:rPr>
            <w:rFonts w:cs="Arial"/>
            <w:bCs/>
            <w:color w:val="FF0000"/>
            <w:sz w:val="24"/>
            <w:szCs w:val="24"/>
          </w:rPr>
          <w:t xml:space="preserve"> from pairs of </w:t>
        </w:r>
        <w:r w:rsidR="00717BBD">
          <w:rPr>
            <w:rFonts w:cs="Arial"/>
            <w:bCs/>
            <w:color w:val="FF0000"/>
            <w:sz w:val="24"/>
            <w:szCs w:val="24"/>
          </w:rPr>
          <w:t xml:space="preserve">breeding beetles </w:t>
        </w:r>
      </w:ins>
      <w:ins w:id="212" w:author="Syuan-Jyun Sun" w:date="2024-05-24T14:37:00Z">
        <w:r w:rsidR="00717BBD">
          <w:rPr>
            <w:rFonts w:cs="Arial"/>
            <w:bCs/>
            <w:color w:val="FF0000"/>
            <w:sz w:val="24"/>
            <w:szCs w:val="24"/>
          </w:rPr>
          <w:t xml:space="preserve">(n = </w:t>
        </w:r>
      </w:ins>
      <w:ins w:id="213" w:author="Syuan-Jyun Sun" w:date="2024-05-24T14:38:00Z">
        <w:r w:rsidR="00717BBD">
          <w:rPr>
            <w:rFonts w:cs="Arial"/>
            <w:bCs/>
            <w:color w:val="FF0000"/>
            <w:sz w:val="24"/>
            <w:szCs w:val="24"/>
          </w:rPr>
          <w:t>25</w:t>
        </w:r>
      </w:ins>
      <w:ins w:id="214" w:author="Syuan-Jyun Sun" w:date="2024-05-24T14:41:00Z">
        <w:r w:rsidR="00717BBD">
          <w:rPr>
            <w:rFonts w:cs="Arial"/>
            <w:bCs/>
            <w:color w:val="FF0000"/>
            <w:sz w:val="24"/>
            <w:szCs w:val="24"/>
          </w:rPr>
          <w:t xml:space="preserve"> families</w:t>
        </w:r>
      </w:ins>
      <w:ins w:id="215" w:author="Syuan-Jyun Sun" w:date="2024-05-24T14:37:00Z">
        <w:r w:rsidR="00717BBD">
          <w:rPr>
            <w:rFonts w:cs="Arial"/>
            <w:bCs/>
            <w:color w:val="FF0000"/>
            <w:sz w:val="24"/>
            <w:szCs w:val="24"/>
          </w:rPr>
          <w:t xml:space="preserve">) </w:t>
        </w:r>
      </w:ins>
      <w:ins w:id="216" w:author="Syuan-Jyun Sun" w:date="2024-05-24T14:36:00Z">
        <w:r w:rsidR="00717BBD">
          <w:rPr>
            <w:rFonts w:cs="Arial"/>
            <w:bCs/>
            <w:color w:val="FF0000"/>
            <w:sz w:val="24"/>
            <w:szCs w:val="24"/>
          </w:rPr>
          <w:t xml:space="preserve">from the stock population, </w:t>
        </w:r>
      </w:ins>
      <w:ins w:id="217" w:author="Syuan-Jyun Sun" w:date="2024-05-24T14:37:00Z">
        <w:r w:rsidR="00717BBD">
          <w:rPr>
            <w:rFonts w:cs="Arial"/>
            <w:bCs/>
            <w:color w:val="FF0000"/>
            <w:sz w:val="24"/>
            <w:szCs w:val="24"/>
          </w:rPr>
          <w:t>and were</w:t>
        </w:r>
      </w:ins>
      <w:ins w:id="218" w:author="Syuan-Jyun Sun [2]" w:date="2024-05-23T15:42:00Z">
        <w:r w:rsidRPr="00CF3147">
          <w:rPr>
            <w:rFonts w:cs="Arial"/>
            <w:bCs/>
            <w:color w:val="FF0000"/>
            <w:sz w:val="24"/>
            <w:szCs w:val="24"/>
            <w:rPrChange w:id="219" w:author="Syuan-Jyun Sun [2]" w:date="2024-05-23T15:42:00Z">
              <w:rPr/>
            </w:rPrChange>
          </w:rPr>
          <w:t xml:space="preserve"> introduced into each individual cell</w:t>
        </w:r>
      </w:ins>
      <w:ins w:id="220" w:author="Syuan-Jyun Sun [2]" w:date="2024-05-23T15:59:00Z">
        <w:r w:rsidR="005A0C7F">
          <w:rPr>
            <w:rFonts w:cs="Arial"/>
            <w:bCs/>
            <w:color w:val="FF0000"/>
            <w:sz w:val="24"/>
            <w:szCs w:val="24"/>
          </w:rPr>
          <w:t xml:space="preserve"> (n = 188)</w:t>
        </w:r>
      </w:ins>
      <w:ins w:id="221" w:author="Syuan-Jyun Sun [2]" w:date="2024-05-23T15:42:00Z">
        <w:r w:rsidRPr="00CF3147">
          <w:rPr>
            <w:rFonts w:cs="Arial"/>
            <w:bCs/>
            <w:color w:val="FF0000"/>
            <w:sz w:val="24"/>
            <w:szCs w:val="24"/>
            <w:rPrChange w:id="222" w:author="Syuan-Jyun Sun [2]" w:date="2024-05-23T15:42:00Z">
              <w:rPr/>
            </w:rPrChange>
          </w:rPr>
          <w:t xml:space="preserve">. After five days of feeding, the experiment was terminated. The </w:t>
        </w:r>
      </w:ins>
      <w:ins w:id="223" w:author="Syuan-Jyun Sun [2]" w:date="2024-05-23T16:04:00Z">
        <w:r w:rsidR="00766F99">
          <w:rPr>
            <w:rFonts w:cs="Arial"/>
            <w:bCs/>
            <w:color w:val="FF0000"/>
            <w:sz w:val="24"/>
            <w:szCs w:val="24"/>
          </w:rPr>
          <w:t xml:space="preserve">dispersing </w:t>
        </w:r>
      </w:ins>
      <w:ins w:id="224" w:author="Syuan-Jyun Sun [2]" w:date="2024-05-23T15:42:00Z">
        <w:r w:rsidRPr="00CF3147">
          <w:rPr>
            <w:rFonts w:cs="Arial"/>
            <w:bCs/>
            <w:color w:val="FF0000"/>
            <w:sz w:val="24"/>
            <w:szCs w:val="24"/>
            <w:rPrChange w:id="225" w:author="Syuan-Jyun Sun [2]" w:date="2024-05-23T15:42:00Z">
              <w:rPr/>
            </w:rPrChange>
          </w:rPr>
          <w:t>larvae were then weighed and their survival rates were recorded.</w:t>
        </w:r>
      </w:ins>
    </w:p>
    <w:p w14:paraId="63A54F5A" w14:textId="77777777" w:rsidR="00CF3147" w:rsidRPr="00CF3147" w:rsidDel="007B057A" w:rsidRDefault="00CF3147">
      <w:pPr>
        <w:spacing w:after="0" w:line="480" w:lineRule="auto"/>
        <w:jc w:val="left"/>
        <w:rPr>
          <w:del w:id="226" w:author="Syuan-Jyun Sun" w:date="2024-05-24T13:33:00Z"/>
          <w:rFonts w:cs="Arial"/>
          <w:bCs/>
          <w:color w:val="FF0000"/>
          <w:sz w:val="24"/>
          <w:szCs w:val="24"/>
          <w:rPrChange w:id="227" w:author="Syuan-Jyun Sun [2]" w:date="2024-05-23T15:42:00Z">
            <w:rPr>
              <w:del w:id="228" w:author="Syuan-Jyun Sun" w:date="2024-05-24T13:33:00Z"/>
            </w:rPr>
          </w:rPrChange>
        </w:rPr>
        <w:pPrChange w:id="229" w:author="Syuan-Jyun Sun [2]" w:date="2024-05-23T15:42:00Z">
          <w:pPr>
            <w:pStyle w:val="ListParagraph"/>
            <w:numPr>
              <w:numId w:val="7"/>
            </w:numPr>
            <w:spacing w:after="0" w:line="480" w:lineRule="auto"/>
            <w:ind w:hanging="360"/>
            <w:jc w:val="left"/>
          </w:pPr>
        </w:pPrChange>
      </w:pP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commentRangeStart w:id="230"/>
      <w:r w:rsidRPr="0056543B">
        <w:rPr>
          <w:rFonts w:cs="Arial"/>
          <w:bCs/>
          <w:i/>
          <w:iCs/>
          <w:sz w:val="24"/>
          <w:szCs w:val="24"/>
        </w:rPr>
        <w:t>Data analyses</w:t>
      </w:r>
      <w:commentRangeEnd w:id="230"/>
      <w:r w:rsidR="000F2A25">
        <w:rPr>
          <w:rStyle w:val="CommentReference"/>
        </w:rPr>
        <w:commentReference w:id="230"/>
      </w:r>
    </w:p>
    <w:p w14:paraId="0776483E" w14:textId="126D0B4B"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w:t>
      </w:r>
      <w:r w:rsidR="00984936" w:rsidRPr="00D047A0">
        <w:rPr>
          <w:sz w:val="24"/>
          <w:szCs w:val="24"/>
        </w:rPr>
        <w:lastRenderedPageBreak/>
        <w:t>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Pr="002A19AF" w:rsidRDefault="009406D1" w:rsidP="009406D1">
      <w:pPr>
        <w:spacing w:line="480" w:lineRule="auto"/>
        <w:rPr>
          <w:sz w:val="24"/>
          <w:szCs w:val="24"/>
        </w:rPr>
      </w:pPr>
      <w:r>
        <w:rPr>
          <w:color w:val="0070C0"/>
          <w:sz w:val="24"/>
          <w:szCs w:val="24"/>
        </w:rPr>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1A5D7B5A" w14:textId="473D58AD" w:rsidR="00CD0249" w:rsidRPr="00904D5D" w:rsidDel="00766F99" w:rsidRDefault="009406D1" w:rsidP="00CD0249">
      <w:pPr>
        <w:spacing w:line="480" w:lineRule="auto"/>
        <w:rPr>
          <w:del w:id="231" w:author="Syuan-Jyun Sun [2]" w:date="2024-05-23T16:07:00Z"/>
          <w:color w:val="FF0000"/>
          <w:sz w:val="24"/>
          <w:szCs w:val="24"/>
        </w:rPr>
      </w:pPr>
      <w:del w:id="232" w:author="Syuan-Jyun Sun [2]" w:date="2024-05-23T16:07:00Z">
        <w:r w:rsidDel="00766F99">
          <w:rPr>
            <w:color w:val="FF0000"/>
            <w:sz w:val="24"/>
            <w:szCs w:val="24"/>
          </w:rPr>
          <w:tab/>
        </w:r>
      </w:del>
      <w:moveFromRangeStart w:id="233" w:author="Syuan-Jyun Sun [2]" w:date="2024-05-23T16:07:00Z" w:name="move167372845"/>
      <w:commentRangeStart w:id="234"/>
      <w:moveFrom w:id="235" w:author="Syuan-Jyun Sun [2]" w:date="2024-05-23T16:07:00Z">
        <w:r w:rsidR="007E3CEE" w:rsidRPr="00904D5D" w:rsidDel="00766F99">
          <w:rPr>
            <w:color w:val="FF0000"/>
            <w:sz w:val="24"/>
            <w:szCs w:val="24"/>
          </w:rPr>
          <w:t>To</w:t>
        </w:r>
        <w:r w:rsidR="00A2053F" w:rsidRPr="00904D5D" w:rsidDel="00766F99">
          <w:rPr>
            <w:color w:val="FF0000"/>
            <w:sz w:val="24"/>
            <w:szCs w:val="24"/>
          </w:rPr>
          <w:t xml:space="preserve"> compare </w:t>
        </w:r>
        <w:r w:rsidR="00615B56" w:rsidDel="00766F99">
          <w:rPr>
            <w:color w:val="FF0000"/>
            <w:sz w:val="24"/>
            <w:szCs w:val="24"/>
          </w:rPr>
          <w:t xml:space="preserve">nutritional composition </w:t>
        </w:r>
        <w:r w:rsidR="008D6E47" w:rsidDel="00766F99">
          <w:rPr>
            <w:color w:val="FF0000"/>
            <w:sz w:val="24"/>
            <w:szCs w:val="24"/>
          </w:rPr>
          <w:t xml:space="preserve">and </w:t>
        </w:r>
        <w:r w:rsidR="00A2053F" w:rsidRPr="00904D5D" w:rsidDel="00766F99">
          <w:rPr>
            <w:color w:val="FF0000"/>
            <w:sz w:val="24"/>
            <w:szCs w:val="24"/>
          </w:rPr>
          <w:t>larval growth</w:t>
        </w:r>
        <w:r w:rsidR="008D6E47" w:rsidDel="00766F99">
          <w:rPr>
            <w:color w:val="FF0000"/>
            <w:sz w:val="24"/>
            <w:szCs w:val="24"/>
          </w:rPr>
          <w:t xml:space="preserve"> differ between lab and wild carcasses as well as among the three</w:t>
        </w:r>
        <w:r w:rsidR="007479E6" w:rsidRPr="00904D5D" w:rsidDel="00766F99">
          <w:rPr>
            <w:color w:val="FF0000"/>
            <w:sz w:val="24"/>
            <w:szCs w:val="24"/>
          </w:rPr>
          <w:t xml:space="preserve"> wild carcas</w:t>
        </w:r>
        <w:r w:rsidR="008D6E47" w:rsidDel="00766F99">
          <w:rPr>
            <w:color w:val="FF0000"/>
            <w:sz w:val="24"/>
            <w:szCs w:val="24"/>
          </w:rPr>
          <w:t>s taxa, we XXX.</w:t>
        </w:r>
        <w:commentRangeEnd w:id="234"/>
        <w:r w:rsidR="0085568B" w:rsidDel="00766F99">
          <w:rPr>
            <w:rStyle w:val="CommentReference"/>
          </w:rPr>
          <w:commentReference w:id="234"/>
        </w:r>
      </w:moveFrom>
      <w:moveFromRangeEnd w:id="233"/>
    </w:p>
    <w:p w14:paraId="52C8EE35" w14:textId="4607EC2B" w:rsidR="00CD0249" w:rsidDel="00766F99" w:rsidRDefault="00CD0249" w:rsidP="00430453">
      <w:pPr>
        <w:spacing w:line="480" w:lineRule="auto"/>
        <w:rPr>
          <w:del w:id="236" w:author="Syuan-Jyun Sun [2]" w:date="2024-05-23T16:07:00Z"/>
          <w:color w:val="0070C0"/>
          <w:sz w:val="24"/>
          <w:szCs w:val="24"/>
        </w:rPr>
      </w:pPr>
    </w:p>
    <w:p w14:paraId="01BB2F96" w14:textId="49BE9B06" w:rsidR="00E977DC" w:rsidRDefault="00510B56" w:rsidP="00430453">
      <w:pPr>
        <w:spacing w:line="480" w:lineRule="auto"/>
        <w:rPr>
          <w:ins w:id="237" w:author="Syuan-Jyun Sun [2]" w:date="2024-05-23T16:07:00Z"/>
          <w:sz w:val="24"/>
          <w:szCs w:val="24"/>
        </w:rPr>
      </w:pPr>
      <w:r>
        <w:rPr>
          <w:sz w:val="24"/>
          <w:szCs w:val="24"/>
        </w:rPr>
        <w:lastRenderedPageBreak/>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 xml:space="preserve">A </w:t>
      </w:r>
      <w:r w:rsidR="008B291D">
        <w:rPr>
          <w:sz w:val="24"/>
          <w:szCs w:val="24"/>
        </w:rPr>
        <w:t xml:space="preserve">significant </w:t>
      </w:r>
      <w:r w:rsidR="00F42208">
        <w:rPr>
          <w:sz w:val="24"/>
          <w:szCs w:val="24"/>
        </w:rPr>
        <w:t>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51548D52" w14:textId="77777777" w:rsidR="00B85E4E" w:rsidRDefault="00766F99">
      <w:pPr>
        <w:spacing w:line="480" w:lineRule="auto"/>
        <w:ind w:firstLine="720"/>
        <w:rPr>
          <w:ins w:id="238" w:author="Syuan-Jyun Sun" w:date="2024-05-24T15:26:00Z"/>
          <w:color w:val="FF0000"/>
          <w:sz w:val="24"/>
          <w:szCs w:val="24"/>
        </w:rPr>
        <w:pPrChange w:id="239" w:author="Syuan-Jyun Sun" w:date="2024-05-24T15:26:00Z">
          <w:pPr>
            <w:spacing w:line="480" w:lineRule="auto"/>
          </w:pPr>
        </w:pPrChange>
      </w:pPr>
      <w:moveToRangeStart w:id="240" w:author="Syuan-Jyun Sun [2]" w:date="2024-05-23T16:07:00Z" w:name="move167372845"/>
      <w:commentRangeStart w:id="241"/>
      <w:moveTo w:id="242" w:author="Syuan-Jyun Sun [2]" w:date="2024-05-23T16:07:00Z">
        <w:r w:rsidRPr="00904D5D">
          <w:rPr>
            <w:color w:val="FF0000"/>
            <w:sz w:val="24"/>
            <w:szCs w:val="24"/>
          </w:rPr>
          <w:t xml:space="preserve">To compare </w:t>
        </w:r>
      </w:moveTo>
      <w:ins w:id="243" w:author="Syuan-Jyun Sun" w:date="2024-05-24T13:47:00Z">
        <w:r w:rsidR="003F740A">
          <w:rPr>
            <w:color w:val="FF0000"/>
            <w:sz w:val="24"/>
            <w:szCs w:val="24"/>
          </w:rPr>
          <w:t>the</w:t>
        </w:r>
      </w:ins>
      <w:ins w:id="244" w:author="Syuan-Jyun Sun" w:date="2024-05-24T08:45:00Z">
        <w:r w:rsidR="004612D5">
          <w:rPr>
            <w:color w:val="FF0000"/>
            <w:sz w:val="24"/>
            <w:szCs w:val="24"/>
          </w:rPr>
          <w:t xml:space="preserve"> </w:t>
        </w:r>
      </w:ins>
      <w:moveTo w:id="245" w:author="Syuan-Jyun Sun [2]" w:date="2024-05-23T16:07:00Z">
        <w:r>
          <w:rPr>
            <w:color w:val="FF0000"/>
            <w:sz w:val="24"/>
            <w:szCs w:val="24"/>
          </w:rPr>
          <w:t>nutritional composition</w:t>
        </w:r>
      </w:moveTo>
      <w:ins w:id="246" w:author="Syuan-Jyun Sun" w:date="2024-05-24T08:45:00Z">
        <w:r w:rsidR="004612D5">
          <w:rPr>
            <w:color w:val="FF0000"/>
            <w:sz w:val="24"/>
            <w:szCs w:val="24"/>
          </w:rPr>
          <w:t xml:space="preserve"> between lab and wild car</w:t>
        </w:r>
      </w:ins>
      <w:ins w:id="247" w:author="Syuan-Jyun Sun" w:date="2024-05-24T08:46:00Z">
        <w:r w:rsidR="004612D5">
          <w:rPr>
            <w:color w:val="FF0000"/>
            <w:sz w:val="24"/>
            <w:szCs w:val="24"/>
          </w:rPr>
          <w:t xml:space="preserve">casses, we fit GLMMs </w:t>
        </w:r>
      </w:ins>
      <w:ins w:id="248" w:author="Syuan-Jyun Sun" w:date="2024-05-24T13:48:00Z">
        <w:r w:rsidR="003F740A">
          <w:rPr>
            <w:color w:val="FF0000"/>
            <w:sz w:val="24"/>
            <w:szCs w:val="24"/>
          </w:rPr>
          <w:t xml:space="preserve">with </w:t>
        </w:r>
      </w:ins>
      <w:ins w:id="249" w:author="Syuan-Jyun Sun" w:date="2024-05-24T08:47:00Z">
        <w:r w:rsidR="00DE788E">
          <w:rPr>
            <w:color w:val="FF0000"/>
            <w:sz w:val="24"/>
            <w:szCs w:val="24"/>
          </w:rPr>
          <w:t xml:space="preserve">the proportion of protein and </w:t>
        </w:r>
      </w:ins>
      <w:ins w:id="250" w:author="Syuan-Jyun Sun" w:date="2024-05-24T08:48:00Z">
        <w:r w:rsidR="00DE788E">
          <w:rPr>
            <w:color w:val="FF0000"/>
            <w:sz w:val="24"/>
            <w:szCs w:val="24"/>
          </w:rPr>
          <w:t>the proportion of fat</w:t>
        </w:r>
      </w:ins>
      <w:ins w:id="251" w:author="Syuan-Jyun Sun" w:date="2024-05-24T13:48:00Z">
        <w:r w:rsidR="00CC03C5">
          <w:rPr>
            <w:color w:val="FF0000"/>
            <w:sz w:val="24"/>
            <w:szCs w:val="24"/>
          </w:rPr>
          <w:t xml:space="preserve"> as response variables</w:t>
        </w:r>
      </w:ins>
      <w:ins w:id="252" w:author="Syuan-Jyun Sun" w:date="2024-05-24T08:48:00Z">
        <w:r w:rsidR="00DE788E">
          <w:rPr>
            <w:color w:val="FF0000"/>
            <w:sz w:val="24"/>
            <w:szCs w:val="24"/>
          </w:rPr>
          <w:t>.</w:t>
        </w:r>
      </w:ins>
      <w:ins w:id="253" w:author="Syuan-Jyun Sun" w:date="2024-05-24T08:50:00Z">
        <w:r w:rsidR="003E4526">
          <w:rPr>
            <w:color w:val="FF0000"/>
            <w:sz w:val="24"/>
            <w:szCs w:val="24"/>
          </w:rPr>
          <w:t xml:space="preserve"> </w:t>
        </w:r>
      </w:ins>
      <w:ins w:id="254" w:author="Syuan-Jyun Sun" w:date="2024-05-24T08:51:00Z">
        <w:r w:rsidR="00843147">
          <w:rPr>
            <w:color w:val="FF0000"/>
            <w:sz w:val="24"/>
            <w:szCs w:val="24"/>
          </w:rPr>
          <w:t xml:space="preserve">We included </w:t>
        </w:r>
      </w:ins>
      <w:ins w:id="255" w:author="Syuan-Jyun Sun" w:date="2024-05-24T08:52:00Z">
        <w:r w:rsidR="00843147">
          <w:rPr>
            <w:color w:val="FF0000"/>
            <w:sz w:val="24"/>
            <w:szCs w:val="24"/>
          </w:rPr>
          <w:t>c</w:t>
        </w:r>
      </w:ins>
      <w:ins w:id="256" w:author="Syuan-Jyun Sun" w:date="2024-05-24T08:50:00Z">
        <w:r w:rsidR="003E4526">
          <w:rPr>
            <w:color w:val="FF0000"/>
            <w:sz w:val="24"/>
            <w:szCs w:val="24"/>
          </w:rPr>
          <w:t xml:space="preserve">arcass type (lab/wild) and </w:t>
        </w:r>
      </w:ins>
      <w:ins w:id="257" w:author="Syuan-Jyun Sun" w:date="2024-05-24T08:51:00Z">
        <w:r w:rsidR="00843147">
          <w:rPr>
            <w:color w:val="FF0000"/>
            <w:sz w:val="24"/>
            <w:szCs w:val="24"/>
          </w:rPr>
          <w:t>tissue type (</w:t>
        </w:r>
        <w:r w:rsidR="00843147" w:rsidRPr="002E2162">
          <w:rPr>
            <w:rFonts w:cs="Arial"/>
            <w:bCs/>
            <w:color w:val="FF0000"/>
            <w:sz w:val="24"/>
            <w:szCs w:val="24"/>
          </w:rPr>
          <w:t>viscera</w:t>
        </w:r>
        <w:r w:rsidR="00843147">
          <w:rPr>
            <w:rFonts w:cs="Arial"/>
            <w:bCs/>
            <w:color w:val="FF0000"/>
            <w:sz w:val="24"/>
            <w:szCs w:val="24"/>
          </w:rPr>
          <w:t>/</w:t>
        </w:r>
        <w:r w:rsidR="00843147" w:rsidRPr="002E2162">
          <w:rPr>
            <w:rFonts w:cs="Arial"/>
            <w:bCs/>
            <w:color w:val="FF0000"/>
            <w:sz w:val="24"/>
            <w:szCs w:val="24"/>
          </w:rPr>
          <w:t>muscle</w:t>
        </w:r>
        <w:r w:rsidR="00843147">
          <w:rPr>
            <w:color w:val="FF0000"/>
            <w:sz w:val="24"/>
            <w:szCs w:val="24"/>
          </w:rPr>
          <w:t>)</w:t>
        </w:r>
      </w:ins>
      <w:ins w:id="258" w:author="Syuan-Jyun Sun" w:date="2024-05-24T08:46:00Z">
        <w:r w:rsidR="004612D5">
          <w:rPr>
            <w:color w:val="FF0000"/>
            <w:sz w:val="24"/>
            <w:szCs w:val="24"/>
          </w:rPr>
          <w:t xml:space="preserve"> </w:t>
        </w:r>
      </w:ins>
      <w:ins w:id="259" w:author="Syuan-Jyun Sun" w:date="2024-05-24T08:51:00Z">
        <w:r w:rsidR="00843147">
          <w:rPr>
            <w:color w:val="FF0000"/>
            <w:sz w:val="24"/>
            <w:szCs w:val="24"/>
          </w:rPr>
          <w:t>as fixed effects</w:t>
        </w:r>
      </w:ins>
      <w:ins w:id="260" w:author="Syuan-Jyun Sun" w:date="2024-05-24T13:48:00Z">
        <w:r w:rsidR="00CC03C5">
          <w:rPr>
            <w:color w:val="FF0000"/>
            <w:sz w:val="24"/>
            <w:szCs w:val="24"/>
          </w:rPr>
          <w:t>. The random effect structure consist</w:t>
        </w:r>
      </w:ins>
      <w:ins w:id="261" w:author="Syuan-Jyun Sun" w:date="2024-05-24T13:49:00Z">
        <w:r w:rsidR="00CC03C5">
          <w:rPr>
            <w:color w:val="FF0000"/>
            <w:sz w:val="24"/>
            <w:szCs w:val="24"/>
          </w:rPr>
          <w:t xml:space="preserve">ed of </w:t>
        </w:r>
      </w:ins>
      <w:ins w:id="262" w:author="Syuan-Jyun Sun" w:date="2024-05-24T08:52:00Z">
        <w:r w:rsidR="00790870">
          <w:rPr>
            <w:color w:val="FF0000"/>
            <w:sz w:val="24"/>
            <w:szCs w:val="24"/>
          </w:rPr>
          <w:t xml:space="preserve">replicates nested within carcass </w:t>
        </w:r>
      </w:ins>
      <w:ins w:id="263" w:author="Syuan-Jyun Sun" w:date="2024-05-24T13:49:00Z">
        <w:r w:rsidR="00CC03C5">
          <w:rPr>
            <w:color w:val="FF0000"/>
            <w:sz w:val="24"/>
            <w:szCs w:val="24"/>
          </w:rPr>
          <w:t>ID</w:t>
        </w:r>
      </w:ins>
      <w:ins w:id="264" w:author="Syuan-Jyun Sun" w:date="2024-05-24T08:52:00Z">
        <w:r w:rsidR="00790870">
          <w:rPr>
            <w:color w:val="FF0000"/>
            <w:sz w:val="24"/>
            <w:szCs w:val="24"/>
          </w:rPr>
          <w:t>, which was nested within block</w:t>
        </w:r>
      </w:ins>
      <w:ins w:id="265" w:author="Syuan-Jyun Sun" w:date="2024-05-24T08:53:00Z">
        <w:r w:rsidR="00790870">
          <w:rPr>
            <w:color w:val="FF0000"/>
            <w:sz w:val="24"/>
            <w:szCs w:val="24"/>
          </w:rPr>
          <w:t>.</w:t>
        </w:r>
      </w:ins>
      <w:moveTo w:id="266" w:author="Syuan-Jyun Sun [2]" w:date="2024-05-23T16:07:00Z">
        <w:r>
          <w:rPr>
            <w:color w:val="FF0000"/>
            <w:sz w:val="24"/>
            <w:szCs w:val="24"/>
          </w:rPr>
          <w:t xml:space="preserve"> </w:t>
        </w:r>
      </w:moveTo>
      <w:ins w:id="267" w:author="Syuan-Jyun Sun" w:date="2024-05-24T13:49:00Z">
        <w:r w:rsidR="00CC03C5">
          <w:rPr>
            <w:color w:val="FF0000"/>
            <w:sz w:val="24"/>
            <w:szCs w:val="24"/>
          </w:rPr>
          <w:t>Additionally</w:t>
        </w:r>
      </w:ins>
      <w:ins w:id="268" w:author="Syuan-Jyun Sun" w:date="2024-05-24T08:58:00Z">
        <w:r w:rsidR="00C44D17">
          <w:rPr>
            <w:color w:val="FF0000"/>
            <w:sz w:val="24"/>
            <w:szCs w:val="24"/>
          </w:rPr>
          <w:t xml:space="preserve">, we compared the nutritional composition for wild carcasses </w:t>
        </w:r>
      </w:ins>
      <w:ins w:id="269" w:author="Syuan-Jyun Sun" w:date="2024-05-24T13:49:00Z">
        <w:r w:rsidR="00CC03C5">
          <w:rPr>
            <w:color w:val="FF0000"/>
            <w:sz w:val="24"/>
            <w:szCs w:val="24"/>
          </w:rPr>
          <w:t xml:space="preserve">alone </w:t>
        </w:r>
      </w:ins>
      <w:ins w:id="270" w:author="Syuan-Jyun Sun" w:date="2024-05-24T08:58:00Z">
        <w:r w:rsidR="00C44D17">
          <w:rPr>
            <w:color w:val="FF0000"/>
            <w:sz w:val="24"/>
            <w:szCs w:val="24"/>
          </w:rPr>
          <w:t>using</w:t>
        </w:r>
      </w:ins>
      <w:ins w:id="271" w:author="Syuan-Jyun Sun" w:date="2024-05-24T08:59:00Z">
        <w:r w:rsidR="00C44D17">
          <w:rPr>
            <w:color w:val="FF0000"/>
            <w:sz w:val="24"/>
            <w:szCs w:val="24"/>
          </w:rPr>
          <w:t xml:space="preserve"> similar GLMMs, </w:t>
        </w:r>
      </w:ins>
      <w:ins w:id="272" w:author="Syuan-Jyun Sun" w:date="2024-05-24T09:00:00Z">
        <w:r w:rsidR="00A23BB9">
          <w:rPr>
            <w:color w:val="FF0000"/>
            <w:sz w:val="24"/>
            <w:szCs w:val="24"/>
          </w:rPr>
          <w:t>except that</w:t>
        </w:r>
      </w:ins>
      <w:ins w:id="273" w:author="Syuan-Jyun Sun" w:date="2024-05-24T08:59:00Z">
        <w:r w:rsidR="00C44D17">
          <w:rPr>
            <w:color w:val="FF0000"/>
            <w:sz w:val="24"/>
            <w:szCs w:val="24"/>
          </w:rPr>
          <w:t xml:space="preserve"> we </w:t>
        </w:r>
        <w:r w:rsidR="006E588A">
          <w:rPr>
            <w:color w:val="FF0000"/>
            <w:sz w:val="24"/>
            <w:szCs w:val="24"/>
          </w:rPr>
          <w:t>included carcass taxon instead of carcass type.</w:t>
        </w:r>
      </w:ins>
      <w:ins w:id="274" w:author="Syuan-Jyun Sun" w:date="2024-05-24T13:58:00Z">
        <w:r w:rsidR="00E76F27">
          <w:rPr>
            <w:color w:val="FF0000"/>
            <w:sz w:val="24"/>
            <w:szCs w:val="24"/>
          </w:rPr>
          <w:t xml:space="preserve"> </w:t>
        </w:r>
      </w:ins>
    </w:p>
    <w:p w14:paraId="7E44B9FD" w14:textId="460BE4C7" w:rsidR="00766F99" w:rsidRPr="00904D5D" w:rsidDel="004E3733" w:rsidRDefault="00646F0D">
      <w:pPr>
        <w:spacing w:line="480" w:lineRule="auto"/>
        <w:ind w:firstLine="720"/>
        <w:rPr>
          <w:del w:id="275" w:author="Syuan-Jyun Sun" w:date="2024-05-24T14:13:00Z"/>
          <w:moveTo w:id="276" w:author="Syuan-Jyun Sun [2]" w:date="2024-05-23T16:07:00Z"/>
          <w:color w:val="FF0000"/>
          <w:sz w:val="24"/>
          <w:szCs w:val="24"/>
        </w:rPr>
        <w:pPrChange w:id="277" w:author="Syuan-Jyun Sun" w:date="2024-05-24T15:26:00Z">
          <w:pPr>
            <w:spacing w:line="480" w:lineRule="auto"/>
          </w:pPr>
        </w:pPrChange>
      </w:pPr>
      <w:ins w:id="278" w:author="Syuan-Jyun Sun" w:date="2024-05-24T13:41:00Z">
        <w:r>
          <w:rPr>
            <w:color w:val="FF0000"/>
            <w:sz w:val="24"/>
            <w:szCs w:val="24"/>
          </w:rPr>
          <w:t xml:space="preserve">To compare </w:t>
        </w:r>
      </w:ins>
      <w:ins w:id="279" w:author="Syuan-Jyun Sun" w:date="2024-05-24T13:51:00Z">
        <w:r w:rsidR="00CC03C5">
          <w:rPr>
            <w:color w:val="FF0000"/>
            <w:sz w:val="24"/>
            <w:szCs w:val="24"/>
          </w:rPr>
          <w:t xml:space="preserve">the </w:t>
        </w:r>
      </w:ins>
      <w:ins w:id="280" w:author="Syuan-Jyun Sun" w:date="2024-05-24T13:42:00Z">
        <w:r>
          <w:rPr>
            <w:color w:val="FF0000"/>
            <w:sz w:val="24"/>
            <w:szCs w:val="24"/>
          </w:rPr>
          <w:t>larval growth</w:t>
        </w:r>
      </w:ins>
      <w:ins w:id="281" w:author="Syuan-Jyun Sun" w:date="2024-05-24T13:51:00Z">
        <w:r w:rsidR="00CC03C5">
          <w:rPr>
            <w:color w:val="FF0000"/>
            <w:sz w:val="24"/>
            <w:szCs w:val="24"/>
          </w:rPr>
          <w:t xml:space="preserve"> between lab and wild carcasses</w:t>
        </w:r>
      </w:ins>
      <w:ins w:id="282" w:author="Syuan-Jyun Sun" w:date="2024-05-24T13:42:00Z">
        <w:r>
          <w:rPr>
            <w:color w:val="FF0000"/>
            <w:sz w:val="24"/>
            <w:szCs w:val="24"/>
          </w:rPr>
          <w:t xml:space="preserve">, we fit GLMMs </w:t>
        </w:r>
      </w:ins>
      <w:ins w:id="283" w:author="Syuan-Jyun Sun" w:date="2024-05-24T13:52:00Z">
        <w:r w:rsidR="00CC03C5">
          <w:rPr>
            <w:color w:val="FF0000"/>
            <w:sz w:val="24"/>
            <w:szCs w:val="24"/>
          </w:rPr>
          <w:t xml:space="preserve">with </w:t>
        </w:r>
      </w:ins>
      <w:ins w:id="284" w:author="Syuan-Jyun Sun" w:date="2024-05-24T13:42:00Z">
        <w:r>
          <w:rPr>
            <w:color w:val="FF0000"/>
            <w:sz w:val="24"/>
            <w:szCs w:val="24"/>
          </w:rPr>
          <w:t>the individual larval mass at dispersal</w:t>
        </w:r>
      </w:ins>
      <w:ins w:id="285" w:author="Syuan-Jyun Sun" w:date="2024-05-24T13:52:00Z">
        <w:r w:rsidR="00CC03C5">
          <w:rPr>
            <w:color w:val="FF0000"/>
            <w:sz w:val="24"/>
            <w:szCs w:val="24"/>
          </w:rPr>
          <w:t xml:space="preserve"> as the response variable</w:t>
        </w:r>
      </w:ins>
      <w:ins w:id="286" w:author="Syuan-Jyun Sun" w:date="2024-05-24T13:43:00Z">
        <w:r w:rsidR="003F740A">
          <w:rPr>
            <w:color w:val="FF0000"/>
            <w:sz w:val="24"/>
            <w:szCs w:val="24"/>
          </w:rPr>
          <w:t>. We included carcass type (lab/wild) and tissue type (</w:t>
        </w:r>
        <w:r w:rsidR="003F740A" w:rsidRPr="002E2162">
          <w:rPr>
            <w:rFonts w:cs="Arial"/>
            <w:bCs/>
            <w:color w:val="FF0000"/>
            <w:sz w:val="24"/>
            <w:szCs w:val="24"/>
          </w:rPr>
          <w:t>viscera</w:t>
        </w:r>
        <w:r w:rsidR="003F740A">
          <w:rPr>
            <w:rFonts w:cs="Arial"/>
            <w:bCs/>
            <w:color w:val="FF0000"/>
            <w:sz w:val="24"/>
            <w:szCs w:val="24"/>
          </w:rPr>
          <w:t>/</w:t>
        </w:r>
        <w:r w:rsidR="003F740A" w:rsidRPr="002E2162">
          <w:rPr>
            <w:rFonts w:cs="Arial"/>
            <w:bCs/>
            <w:color w:val="FF0000"/>
            <w:sz w:val="24"/>
            <w:szCs w:val="24"/>
          </w:rPr>
          <w:t>muscle</w:t>
        </w:r>
        <w:r w:rsidR="003F740A">
          <w:rPr>
            <w:color w:val="FF0000"/>
            <w:sz w:val="24"/>
            <w:szCs w:val="24"/>
          </w:rPr>
          <w:t xml:space="preserve">) as fixed effects, </w:t>
        </w:r>
      </w:ins>
      <w:ins w:id="287" w:author="Syuan-Jyun Sun" w:date="2024-05-24T14:10:00Z">
        <w:r w:rsidR="004E3733">
          <w:rPr>
            <w:color w:val="FF0000"/>
            <w:sz w:val="24"/>
            <w:szCs w:val="24"/>
          </w:rPr>
          <w:t xml:space="preserve">and </w:t>
        </w:r>
      </w:ins>
      <w:ins w:id="288" w:author="Syuan-Jyun Sun" w:date="2024-05-24T13:43:00Z">
        <w:r w:rsidR="003F740A">
          <w:rPr>
            <w:rFonts w:hint="eastAsia"/>
            <w:color w:val="FF0000"/>
            <w:sz w:val="24"/>
            <w:szCs w:val="24"/>
          </w:rPr>
          <w:t>l</w:t>
        </w:r>
        <w:r w:rsidR="003F740A">
          <w:rPr>
            <w:color w:val="FF0000"/>
            <w:sz w:val="24"/>
            <w:szCs w:val="24"/>
          </w:rPr>
          <w:t>arval mass at hatching as a covariate</w:t>
        </w:r>
      </w:ins>
      <w:ins w:id="289" w:author="Syuan-Jyun Sun" w:date="2024-05-24T13:52:00Z">
        <w:r w:rsidR="00CC03C5">
          <w:rPr>
            <w:color w:val="FF0000"/>
            <w:sz w:val="24"/>
            <w:szCs w:val="24"/>
          </w:rPr>
          <w:t>.</w:t>
        </w:r>
      </w:ins>
      <w:ins w:id="290" w:author="Syuan-Jyun Sun" w:date="2024-05-24T13:43:00Z">
        <w:r w:rsidR="003F740A">
          <w:rPr>
            <w:color w:val="FF0000"/>
            <w:sz w:val="24"/>
            <w:szCs w:val="24"/>
          </w:rPr>
          <w:t xml:space="preserve"> </w:t>
        </w:r>
      </w:ins>
      <w:ins w:id="291" w:author="Syuan-Jyun Sun" w:date="2024-05-24T13:52:00Z">
        <w:r w:rsidR="00CC03C5">
          <w:rPr>
            <w:color w:val="FF0000"/>
            <w:sz w:val="24"/>
            <w:szCs w:val="24"/>
          </w:rPr>
          <w:t>The random effect structure consisted of replicates nested within b</w:t>
        </w:r>
      </w:ins>
      <w:ins w:id="292" w:author="Syuan-Jyun Sun" w:date="2024-05-24T13:53:00Z">
        <w:r w:rsidR="00CC03C5">
          <w:rPr>
            <w:color w:val="FF0000"/>
            <w:sz w:val="24"/>
            <w:szCs w:val="24"/>
          </w:rPr>
          <w:t>eetle family</w:t>
        </w:r>
      </w:ins>
      <w:ins w:id="293" w:author="Syuan-Jyun Sun" w:date="2024-05-24T13:52:00Z">
        <w:r w:rsidR="00CC03C5">
          <w:rPr>
            <w:color w:val="FF0000"/>
            <w:sz w:val="24"/>
            <w:szCs w:val="24"/>
          </w:rPr>
          <w:t xml:space="preserve"> ID, which was nested within block</w:t>
        </w:r>
      </w:ins>
      <w:ins w:id="294" w:author="Syuan-Jyun Sun" w:date="2024-05-24T13:53:00Z">
        <w:r w:rsidR="00CC03C5">
          <w:rPr>
            <w:color w:val="FF0000"/>
            <w:sz w:val="24"/>
            <w:szCs w:val="24"/>
          </w:rPr>
          <w:t xml:space="preserve">. Additionally, we compared the larval growth for wild carcasses along using </w:t>
        </w:r>
        <w:r w:rsidR="00E76F27">
          <w:rPr>
            <w:color w:val="FF0000"/>
            <w:sz w:val="24"/>
            <w:szCs w:val="24"/>
          </w:rPr>
          <w:t>similar GLMMs, except that we included carcass taxon instead of carcass type.</w:t>
        </w:r>
      </w:ins>
      <w:ins w:id="295" w:author="Syuan-Jyun Sun" w:date="2024-05-24T13:59:00Z">
        <w:r w:rsidR="00A23644" w:rsidRPr="00A23644">
          <w:rPr>
            <w:color w:val="FF0000"/>
            <w:sz w:val="24"/>
            <w:szCs w:val="24"/>
          </w:rPr>
          <w:t xml:space="preserve"> </w:t>
        </w:r>
        <w:r w:rsidR="00A23644">
          <w:rPr>
            <w:color w:val="FF0000"/>
            <w:sz w:val="24"/>
            <w:szCs w:val="24"/>
          </w:rPr>
          <w:t xml:space="preserve">To further </w:t>
        </w:r>
      </w:ins>
      <w:ins w:id="296" w:author="Syuan-Jyun Sun" w:date="2024-05-24T14:11:00Z">
        <w:r w:rsidR="004E3733">
          <w:rPr>
            <w:color w:val="FF0000"/>
            <w:sz w:val="24"/>
            <w:szCs w:val="24"/>
          </w:rPr>
          <w:t>investigate</w:t>
        </w:r>
      </w:ins>
      <w:ins w:id="297" w:author="Syuan-Jyun Sun" w:date="2024-05-24T13:59:00Z">
        <w:r w:rsidR="00A23644">
          <w:rPr>
            <w:color w:val="FF0000"/>
            <w:sz w:val="24"/>
            <w:szCs w:val="24"/>
          </w:rPr>
          <w:t xml:space="preserve"> the effect of nutrient content on larval growth, we fit GLMMs with individual larval mass at dispersal as the response variable. This time, we included </w:t>
        </w:r>
      </w:ins>
      <w:ins w:id="298" w:author="Syuan-Jyun Sun" w:date="2024-05-24T14:03:00Z">
        <w:r w:rsidR="00A23644">
          <w:rPr>
            <w:color w:val="FF0000"/>
            <w:sz w:val="24"/>
            <w:szCs w:val="24"/>
          </w:rPr>
          <w:t xml:space="preserve">the averaged </w:t>
        </w:r>
        <w:r w:rsidR="00A62E2A">
          <w:rPr>
            <w:color w:val="FF0000"/>
            <w:sz w:val="24"/>
            <w:szCs w:val="24"/>
          </w:rPr>
          <w:t xml:space="preserve">proportion of </w:t>
        </w:r>
      </w:ins>
      <w:ins w:id="299" w:author="Syuan-Jyun Sun" w:date="2024-05-24T14:04:00Z">
        <w:r w:rsidR="00A62E2A">
          <w:rPr>
            <w:color w:val="FF0000"/>
            <w:sz w:val="24"/>
            <w:szCs w:val="24"/>
          </w:rPr>
          <w:t>protein, the averaged proportion of oil</w:t>
        </w:r>
      </w:ins>
      <w:ins w:id="300" w:author="Syuan-Jyun Sun" w:date="2024-05-24T14:05:00Z">
        <w:r w:rsidR="00A62E2A">
          <w:rPr>
            <w:color w:val="FF0000"/>
            <w:sz w:val="24"/>
            <w:szCs w:val="24"/>
          </w:rPr>
          <w:t xml:space="preserve"> as fixed effects</w:t>
        </w:r>
      </w:ins>
      <w:ins w:id="301" w:author="Syuan-Jyun Sun" w:date="2024-05-24T14:12:00Z">
        <w:r w:rsidR="004E3733">
          <w:rPr>
            <w:color w:val="FF0000"/>
            <w:sz w:val="24"/>
            <w:szCs w:val="24"/>
          </w:rPr>
          <w:t>, instead of carcass type or taxon</w:t>
        </w:r>
      </w:ins>
      <w:ins w:id="302" w:author="Syuan-Jyun Sun" w:date="2024-05-24T14:05:00Z">
        <w:r w:rsidR="00A62E2A">
          <w:rPr>
            <w:color w:val="FF0000"/>
            <w:sz w:val="24"/>
            <w:szCs w:val="24"/>
          </w:rPr>
          <w:t xml:space="preserve">. </w:t>
        </w:r>
      </w:ins>
      <w:ins w:id="303" w:author="Syuan-Jyun Sun" w:date="2024-05-24T14:12:00Z">
        <w:r w:rsidR="004E3733">
          <w:rPr>
            <w:color w:val="FF0000"/>
            <w:sz w:val="24"/>
            <w:szCs w:val="24"/>
          </w:rPr>
          <w:t>T</w:t>
        </w:r>
      </w:ins>
      <w:ins w:id="304" w:author="Syuan-Jyun Sun" w:date="2024-05-24T14:07:00Z">
        <w:r w:rsidR="00C30F2E">
          <w:rPr>
            <w:color w:val="FF0000"/>
            <w:sz w:val="24"/>
            <w:szCs w:val="24"/>
          </w:rPr>
          <w:t xml:space="preserve">issue type and </w:t>
        </w:r>
      </w:ins>
      <w:ins w:id="305" w:author="Syuan-Jyun Sun" w:date="2024-05-24T14:05:00Z">
        <w:r w:rsidR="00A62E2A">
          <w:rPr>
            <w:color w:val="FF0000"/>
            <w:sz w:val="24"/>
            <w:szCs w:val="24"/>
          </w:rPr>
          <w:t xml:space="preserve">larval mass at hatching </w:t>
        </w:r>
      </w:ins>
      <w:ins w:id="306" w:author="Syuan-Jyun Sun" w:date="2024-05-24T14:12:00Z">
        <w:r w:rsidR="004E3733">
          <w:rPr>
            <w:color w:val="FF0000"/>
            <w:sz w:val="24"/>
            <w:szCs w:val="24"/>
          </w:rPr>
          <w:t xml:space="preserve">were included </w:t>
        </w:r>
      </w:ins>
      <w:ins w:id="307" w:author="Syuan-Jyun Sun" w:date="2024-05-24T14:05:00Z">
        <w:r w:rsidR="00A62E2A">
          <w:rPr>
            <w:color w:val="FF0000"/>
            <w:sz w:val="24"/>
            <w:szCs w:val="24"/>
          </w:rPr>
          <w:t>as covariate</w:t>
        </w:r>
      </w:ins>
      <w:ins w:id="308" w:author="Syuan-Jyun Sun" w:date="2024-05-24T14:07:00Z">
        <w:r w:rsidR="00C30F2E">
          <w:rPr>
            <w:color w:val="FF0000"/>
            <w:sz w:val="24"/>
            <w:szCs w:val="24"/>
          </w:rPr>
          <w:t>s</w:t>
        </w:r>
      </w:ins>
      <w:ins w:id="309" w:author="Syuan-Jyun Sun" w:date="2024-05-24T14:05:00Z">
        <w:r w:rsidR="00A62E2A">
          <w:rPr>
            <w:color w:val="FF0000"/>
            <w:sz w:val="24"/>
            <w:szCs w:val="24"/>
          </w:rPr>
          <w:t>.</w:t>
        </w:r>
      </w:ins>
      <w:ins w:id="310" w:author="Syuan-Jyun Sun" w:date="2024-05-24T14:07:00Z">
        <w:r w:rsidR="00C30F2E">
          <w:rPr>
            <w:color w:val="FF0000"/>
            <w:sz w:val="24"/>
            <w:szCs w:val="24"/>
          </w:rPr>
          <w:t xml:space="preserve"> The random effect structure </w:t>
        </w:r>
      </w:ins>
      <w:ins w:id="311" w:author="Syuan-Jyun Sun" w:date="2024-05-24T14:13:00Z">
        <w:r w:rsidR="004E3733">
          <w:rPr>
            <w:color w:val="FF0000"/>
            <w:sz w:val="24"/>
            <w:szCs w:val="24"/>
          </w:rPr>
          <w:t>remained the same as before</w:t>
        </w:r>
      </w:ins>
      <w:ins w:id="312" w:author="Syuan-Jyun Sun" w:date="2024-05-24T14:07:00Z">
        <w:r w:rsidR="00C30F2E">
          <w:rPr>
            <w:color w:val="FF0000"/>
            <w:sz w:val="24"/>
            <w:szCs w:val="24"/>
          </w:rPr>
          <w:t>.</w:t>
        </w:r>
      </w:ins>
      <w:moveTo w:id="313" w:author="Syuan-Jyun Sun [2]" w:date="2024-05-23T16:07:00Z">
        <w:del w:id="314" w:author="Syuan-Jyun Sun" w:date="2024-05-24T14:13:00Z">
          <w:r w:rsidR="00766F99" w:rsidDel="004E3733">
            <w:rPr>
              <w:color w:val="FF0000"/>
              <w:sz w:val="24"/>
              <w:szCs w:val="24"/>
            </w:rPr>
            <w:delText xml:space="preserve">and </w:delText>
          </w:r>
          <w:r w:rsidR="00766F99" w:rsidRPr="00904D5D" w:rsidDel="004E3733">
            <w:rPr>
              <w:color w:val="FF0000"/>
              <w:sz w:val="24"/>
              <w:szCs w:val="24"/>
            </w:rPr>
            <w:delText>larval growth</w:delText>
          </w:r>
          <w:r w:rsidR="00766F99" w:rsidDel="004E3733">
            <w:rPr>
              <w:color w:val="FF0000"/>
              <w:sz w:val="24"/>
              <w:szCs w:val="24"/>
            </w:rPr>
            <w:delText xml:space="preserve"> differ between lab and wild carcasses as well as among the three</w:delText>
          </w:r>
          <w:r w:rsidR="00766F99" w:rsidRPr="00904D5D" w:rsidDel="004E3733">
            <w:rPr>
              <w:color w:val="FF0000"/>
              <w:sz w:val="24"/>
              <w:szCs w:val="24"/>
            </w:rPr>
            <w:delText xml:space="preserve"> wild carcas</w:delText>
          </w:r>
          <w:r w:rsidR="00766F99" w:rsidDel="004E3733">
            <w:rPr>
              <w:color w:val="FF0000"/>
              <w:sz w:val="24"/>
              <w:szCs w:val="24"/>
            </w:rPr>
            <w:delText>s taxa, we XXX.</w:delText>
          </w:r>
          <w:commentRangeEnd w:id="241"/>
          <w:r w:rsidR="00766F99" w:rsidDel="004E3733">
            <w:rPr>
              <w:rStyle w:val="CommentReference"/>
            </w:rPr>
            <w:commentReference w:id="241"/>
          </w:r>
        </w:del>
      </w:moveTo>
    </w:p>
    <w:moveToRangeEnd w:id="240"/>
    <w:p w14:paraId="186441D7" w14:textId="4BD3D39A" w:rsidR="00766F99" w:rsidRDefault="00766F99">
      <w:pPr>
        <w:spacing w:line="480" w:lineRule="auto"/>
        <w:ind w:firstLine="720"/>
        <w:rPr>
          <w:sz w:val="24"/>
          <w:szCs w:val="24"/>
        </w:rPr>
        <w:pPrChange w:id="315" w:author="Syuan-Jyun Sun" w:date="2024-05-24T15:26:00Z">
          <w:pPr>
            <w:spacing w:line="480" w:lineRule="auto"/>
          </w:pPr>
        </w:pPrChange>
      </w:pPr>
    </w:p>
    <w:p w14:paraId="3A0958E8" w14:textId="245B9966"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GL</w:t>
      </w:r>
      <w:r w:rsidR="00B9531E">
        <w:rPr>
          <w:sz w:val="24"/>
          <w:szCs w:val="24"/>
        </w:rPr>
        <w:t>(</w:t>
      </w:r>
      <w:r w:rsidR="001918E0" w:rsidRPr="0026284F">
        <w:rPr>
          <w:sz w:val="24"/>
          <w:szCs w:val="24"/>
        </w:rPr>
        <w:t>M</w:t>
      </w:r>
      <w:r w:rsidR="00B9531E">
        <w:rPr>
          <w:sz w:val="24"/>
          <w:szCs w:val="24"/>
        </w:rPr>
        <w:t>)</w:t>
      </w:r>
      <w:proofErr w:type="spellStart"/>
      <w:r w:rsidR="001918E0" w:rsidRPr="0026284F">
        <w:rPr>
          <w:sz w:val="24"/>
          <w:szCs w:val="24"/>
        </w:rPr>
        <w:t>Ms</w:t>
      </w:r>
      <w:proofErr w:type="spellEnd"/>
      <w:r w:rsidR="001918E0" w:rsidRPr="0026284F">
        <w:rPr>
          <w:sz w:val="24"/>
          <w:szCs w:val="24"/>
        </w:rPr>
        <w:t xml:space="preserve">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xml:space="preserve">()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ins w:id="316" w:author="Syuan-Jyun Sun" w:date="2024-05-24T09:02:00Z">
        <w:r w:rsidR="00070488">
          <w:rPr>
            <w:sz w:val="24"/>
            <w:szCs w:val="24"/>
          </w:rPr>
          <w:t>Post-hoc</w:t>
        </w:r>
      </w:ins>
      <w:ins w:id="317" w:author="Syuan-Jyun Sun" w:date="2024-05-24T13:40:00Z">
        <w:r w:rsidR="00201E2D">
          <w:rPr>
            <w:sz w:val="24"/>
            <w:szCs w:val="24"/>
          </w:rPr>
          <w:t xml:space="preserve"> pairwise</w:t>
        </w:r>
      </w:ins>
      <w:ins w:id="318" w:author="Syuan-Jyun Sun" w:date="2024-05-24T09:02:00Z">
        <w:r w:rsidR="00070488">
          <w:rPr>
            <w:rFonts w:hint="eastAsia"/>
            <w:sz w:val="24"/>
            <w:szCs w:val="24"/>
          </w:rPr>
          <w:t xml:space="preserve"> </w:t>
        </w:r>
        <w:r w:rsidR="00070488">
          <w:rPr>
            <w:sz w:val="24"/>
            <w:szCs w:val="24"/>
          </w:rPr>
          <w:t xml:space="preserve">comparisons </w:t>
        </w:r>
      </w:ins>
      <w:ins w:id="319" w:author="Syuan-Jyun Sun" w:date="2024-05-24T13:40:00Z">
        <w:r w:rsidR="00201E2D">
          <w:rPr>
            <w:sz w:val="24"/>
            <w:szCs w:val="24"/>
          </w:rPr>
          <w:t>among carcass ta</w:t>
        </w:r>
      </w:ins>
      <w:ins w:id="320" w:author="Syuan-Jyun Sun" w:date="2024-05-24T13:41:00Z">
        <w:r w:rsidR="00201E2D">
          <w:rPr>
            <w:sz w:val="24"/>
            <w:szCs w:val="24"/>
          </w:rPr>
          <w:t xml:space="preserve">xa </w:t>
        </w:r>
      </w:ins>
      <w:ins w:id="321" w:author="Syuan-Jyun Sun" w:date="2024-05-24T09:02:00Z">
        <w:r w:rsidR="00070488">
          <w:rPr>
            <w:sz w:val="24"/>
            <w:szCs w:val="24"/>
          </w:rPr>
          <w:t xml:space="preserve">were conducted </w:t>
        </w:r>
      </w:ins>
      <w:ins w:id="322" w:author="Syuan-Jyun Sun" w:date="2024-05-24T09:03:00Z">
        <w:r w:rsidR="00070488">
          <w:rPr>
            <w:sz w:val="24"/>
            <w:szCs w:val="24"/>
          </w:rPr>
          <w:t>via the emmeans</w:t>
        </w:r>
      </w:ins>
      <w:ins w:id="323" w:author="Syuan-Jyun Sun" w:date="2024-05-24T13:36:00Z">
        <w:r w:rsidR="007B057A">
          <w:rPr>
            <w:sz w:val="24"/>
            <w:szCs w:val="24"/>
          </w:rPr>
          <w:t xml:space="preserve"> function in the R “</w:t>
        </w:r>
        <w:commentRangeStart w:id="324"/>
        <w:r w:rsidR="007B057A">
          <w:rPr>
            <w:sz w:val="24"/>
            <w:szCs w:val="24"/>
          </w:rPr>
          <w:t>emmeans</w:t>
        </w:r>
      </w:ins>
      <w:commentRangeEnd w:id="324"/>
      <w:ins w:id="325" w:author="Syuan-Jyun Sun" w:date="2024-05-24T13:37:00Z">
        <w:r w:rsidR="007B057A">
          <w:rPr>
            <w:rStyle w:val="CommentReference"/>
          </w:rPr>
          <w:commentReference w:id="324"/>
        </w:r>
      </w:ins>
      <w:ins w:id="326" w:author="Syuan-Jyun Sun" w:date="2024-05-24T13:36:00Z">
        <w:r w:rsidR="007B057A">
          <w:rPr>
            <w:sz w:val="24"/>
            <w:szCs w:val="24"/>
          </w:rPr>
          <w:t>” package</w:t>
        </w:r>
      </w:ins>
      <w:ins w:id="327" w:author="Syuan-Jyun Sun" w:date="2024-05-24T13:41:00Z">
        <w:r w:rsidR="00201E2D">
          <w:rPr>
            <w:sz w:val="24"/>
            <w:szCs w:val="24"/>
          </w:rPr>
          <w:t>.</w:t>
        </w:r>
      </w:ins>
      <w:ins w:id="328" w:author="Syuan-Jyun Sun" w:date="2024-05-24T09:03:00Z">
        <w:r w:rsidR="00070488">
          <w:rPr>
            <w:sz w:val="24"/>
            <w:szCs w:val="24"/>
          </w:rPr>
          <w:t xml:space="preserve"> </w:t>
        </w:r>
      </w:ins>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5239C018"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F07C1">
        <w:rPr>
          <w:rFonts w:cs="Arial"/>
          <w:bCs/>
          <w:sz w:val="24"/>
          <w:szCs w:val="24"/>
        </w:rPr>
        <w:t>relationship with carcass weight (</w:t>
      </w:r>
      <w:r w:rsidR="00D60372" w:rsidRPr="002F07C1">
        <w:rPr>
          <w:rFonts w:cs="Arial"/>
          <w:bCs/>
          <w:sz w:val="24"/>
          <w:szCs w:val="24"/>
        </w:rPr>
        <w:t xml:space="preserve">clutch siz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D60372" w:rsidRPr="002F07C1">
        <w:rPr>
          <w:rFonts w:cs="Arial"/>
          <w:bCs/>
          <w:sz w:val="24"/>
          <w:szCs w:val="24"/>
        </w:rPr>
        <w:t xml:space="preserve">; </w:t>
      </w:r>
      <w:r w:rsidR="007D121D" w:rsidRPr="002F07C1">
        <w:rPr>
          <w:rFonts w:cs="Arial"/>
          <w:bCs/>
          <w:sz w:val="24"/>
          <w:szCs w:val="24"/>
        </w:rPr>
        <w:t>hatching success</w:t>
      </w:r>
      <w:r w:rsidR="00D60372" w:rsidRPr="002F07C1">
        <w:rPr>
          <w:rFonts w:cs="Arial"/>
          <w:bCs/>
          <w:sz w:val="24"/>
          <w:szCs w:val="24"/>
        </w:rPr>
        <w:t xml:space="preserv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E373B9" w:rsidRPr="002F07C1">
        <w:rPr>
          <w:rFonts w:cs="Arial"/>
          <w:bCs/>
          <w:sz w:val="24"/>
          <w:szCs w:val="24"/>
        </w:rPr>
        <w:t xml:space="preserve">; </w:t>
      </w:r>
      <w:r w:rsidR="007D121D" w:rsidRPr="002F07C1">
        <w:rPr>
          <w:rFonts w:cs="Arial"/>
          <w:bCs/>
          <w:sz w:val="24"/>
          <w:szCs w:val="24"/>
        </w:rPr>
        <w:t>brood size</w:t>
      </w:r>
      <w:r w:rsidR="00E373B9" w:rsidRPr="002F07C1">
        <w:rPr>
          <w:rFonts w:cs="Arial"/>
          <w:bCs/>
          <w:sz w:val="24"/>
          <w:szCs w:val="24"/>
        </w:rPr>
        <w:t xml:space="preserve">: </w:t>
      </w:r>
      <w:r w:rsidR="00E373B9" w:rsidRPr="002F07C1">
        <w:rPr>
          <w:rFonts w:cs="Arial"/>
          <w:bCs/>
          <w:i/>
          <w:iCs/>
          <w:sz w:val="24"/>
          <w:szCs w:val="24"/>
        </w:rPr>
        <w:t>P</w:t>
      </w:r>
      <w:r w:rsidR="00E373B9" w:rsidRPr="002F07C1">
        <w:rPr>
          <w:rFonts w:cs="Arial"/>
          <w:bCs/>
          <w:sz w:val="24"/>
          <w:szCs w:val="24"/>
        </w:rPr>
        <w:t xml:space="preserve"> &lt; 0.001</w:t>
      </w:r>
      <w:r w:rsidR="002148AA" w:rsidRPr="002F07C1">
        <w:rPr>
          <w:rFonts w:cs="Arial"/>
          <w:bCs/>
          <w:sz w:val="24"/>
          <w:szCs w:val="24"/>
        </w:rPr>
        <w:t>;</w:t>
      </w:r>
      <w:r w:rsidR="007D121D" w:rsidRPr="002F07C1">
        <w:rPr>
          <w:rFonts w:cs="Arial"/>
          <w:bCs/>
          <w:sz w:val="24"/>
          <w:szCs w:val="24"/>
        </w:rPr>
        <w:t xml:space="preserve"> brood mass: </w:t>
      </w:r>
      <w:r w:rsidR="007D121D" w:rsidRPr="002F07C1">
        <w:rPr>
          <w:rFonts w:cs="Arial"/>
          <w:bCs/>
          <w:i/>
          <w:iCs/>
          <w:sz w:val="24"/>
          <w:szCs w:val="24"/>
        </w:rPr>
        <w:t>P</w:t>
      </w:r>
      <w:r w:rsidR="007D121D" w:rsidRPr="002F07C1">
        <w:rPr>
          <w:rFonts w:cs="Arial"/>
          <w:bCs/>
          <w:sz w:val="24"/>
          <w:szCs w:val="24"/>
        </w:rPr>
        <w:t xml:space="preserve"> &lt; 0.001; </w:t>
      </w:r>
      <w:r w:rsidR="002148AA" w:rsidRPr="002F07C1">
        <w:rPr>
          <w:rFonts w:cs="Arial"/>
          <w:bCs/>
          <w:sz w:val="24"/>
          <w:szCs w:val="24"/>
        </w:rPr>
        <w:t>Table 1</w:t>
      </w:r>
      <w:r w:rsidR="00075D62" w:rsidRPr="002F07C1">
        <w:rPr>
          <w:rFonts w:cs="Arial"/>
          <w:bCs/>
          <w:sz w:val="24"/>
          <w:szCs w:val="24"/>
        </w:rPr>
        <w:t>)</w:t>
      </w:r>
      <w:r w:rsidR="002148AA" w:rsidRPr="002F07C1">
        <w:rPr>
          <w:rFonts w:cs="Arial"/>
          <w:bCs/>
          <w:sz w:val="24"/>
          <w:szCs w:val="24"/>
        </w:rPr>
        <w:t xml:space="preserve"> and peaked </w:t>
      </w:r>
      <w:r w:rsidR="007D121D" w:rsidRPr="002F07C1">
        <w:rPr>
          <w:rFonts w:cs="Arial"/>
          <w:bCs/>
          <w:sz w:val="24"/>
          <w:szCs w:val="24"/>
        </w:rPr>
        <w:t>on</w:t>
      </w:r>
      <w:r w:rsidR="002148AA" w:rsidRPr="002F07C1">
        <w:rPr>
          <w:rFonts w:cs="Arial"/>
          <w:bCs/>
          <w:sz w:val="24"/>
          <w:szCs w:val="24"/>
        </w:rPr>
        <w:t xml:space="preserve"> medium-sized carcasses (Fig. 1).</w:t>
      </w:r>
      <w:r w:rsidR="00075D62" w:rsidRPr="002F07C1">
        <w:rPr>
          <w:rFonts w:cs="Arial"/>
          <w:bCs/>
          <w:sz w:val="24"/>
          <w:szCs w:val="24"/>
        </w:rPr>
        <w:t xml:space="preserve"> </w:t>
      </w:r>
      <w:r w:rsidR="00C87753" w:rsidRPr="002F07C1">
        <w:rPr>
          <w:rFonts w:cs="Arial"/>
          <w:bCs/>
          <w:sz w:val="24"/>
          <w:szCs w:val="24"/>
        </w:rPr>
        <w:t>Moreover,</w:t>
      </w:r>
      <w:r w:rsidR="002148AA" w:rsidRPr="002F07C1">
        <w:rPr>
          <w:rFonts w:cs="Arial"/>
          <w:bCs/>
          <w:sz w:val="24"/>
          <w:szCs w:val="24"/>
        </w:rPr>
        <w:t xml:space="preserve"> </w:t>
      </w:r>
      <w:r w:rsidR="00C87753" w:rsidRPr="002F07C1">
        <w:rPr>
          <w:rFonts w:cs="Arial"/>
          <w:bCs/>
          <w:sz w:val="24"/>
          <w:szCs w:val="24"/>
        </w:rPr>
        <w:t>these</w:t>
      </w:r>
      <w:r w:rsidR="002148AA" w:rsidRPr="002F07C1">
        <w:rPr>
          <w:rFonts w:cs="Arial"/>
          <w:bCs/>
          <w:sz w:val="24"/>
          <w:szCs w:val="24"/>
        </w:rPr>
        <w:t xml:space="preserve"> breeding outcomes </w:t>
      </w:r>
      <w:r w:rsidR="00075D62" w:rsidRPr="002F07C1">
        <w:rPr>
          <w:rFonts w:cs="Arial"/>
          <w:bCs/>
          <w:sz w:val="24"/>
          <w:szCs w:val="24"/>
        </w:rPr>
        <w:t>did not differ</w:t>
      </w:r>
      <w:r w:rsidR="008D4A7C" w:rsidRPr="002F07C1">
        <w:rPr>
          <w:rFonts w:cs="Arial"/>
          <w:bCs/>
          <w:sz w:val="24"/>
          <w:szCs w:val="24"/>
        </w:rPr>
        <w:t xml:space="preserve"> between</w:t>
      </w:r>
      <w:r w:rsidR="00075D62" w:rsidRPr="002F07C1">
        <w:rPr>
          <w:rFonts w:cs="Arial"/>
          <w:bCs/>
          <w:sz w:val="24"/>
          <w:szCs w:val="24"/>
        </w:rPr>
        <w:t xml:space="preserve"> lab and wild carcass</w:t>
      </w:r>
      <w:r w:rsidR="00837A43" w:rsidRPr="002F07C1">
        <w:rPr>
          <w:rFonts w:cs="Arial"/>
          <w:bCs/>
          <w:sz w:val="24"/>
          <w:szCs w:val="24"/>
        </w:rPr>
        <w:t>es</w:t>
      </w:r>
      <w:r w:rsidR="00D60372" w:rsidRPr="002F07C1">
        <w:rPr>
          <w:rFonts w:cs="Arial"/>
          <w:bCs/>
          <w:sz w:val="24"/>
          <w:szCs w:val="24"/>
        </w:rPr>
        <w:t xml:space="preserve"> </w:t>
      </w:r>
      <w:r w:rsidR="00075D62" w:rsidRPr="002F07C1">
        <w:rPr>
          <w:rFonts w:cs="Arial"/>
          <w:bCs/>
          <w:sz w:val="24"/>
          <w:szCs w:val="24"/>
        </w:rPr>
        <w:t>(</w:t>
      </w:r>
      <w:r w:rsidR="008D4A7C" w:rsidRPr="002F07C1">
        <w:rPr>
          <w:rFonts w:cs="Arial"/>
          <w:bCs/>
          <w:sz w:val="24"/>
          <w:szCs w:val="24"/>
        </w:rPr>
        <w:t xml:space="preserve">clutch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9</w:t>
      </w:r>
      <w:r w:rsidR="008D4A7C" w:rsidRPr="002F07C1">
        <w:rPr>
          <w:rFonts w:cs="Arial"/>
          <w:bCs/>
          <w:sz w:val="24"/>
          <w:szCs w:val="24"/>
        </w:rPr>
        <w:t xml:space="preserve">; hatching success: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7</w:t>
      </w:r>
      <w:r w:rsidR="008D4A7C" w:rsidRPr="002F07C1">
        <w:rPr>
          <w:rFonts w:cs="Arial"/>
          <w:bCs/>
          <w:sz w:val="24"/>
          <w:szCs w:val="24"/>
        </w:rPr>
        <w:t xml:space="preserve">; brood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93</w:t>
      </w:r>
      <w:r w:rsidR="008D4A7C" w:rsidRPr="002F07C1">
        <w:rPr>
          <w:rFonts w:cs="Arial"/>
          <w:bCs/>
          <w:sz w:val="24"/>
          <w:szCs w:val="24"/>
        </w:rPr>
        <w:t xml:space="preserve">; brood mass: </w:t>
      </w:r>
      <w:r w:rsidR="008D4A7C" w:rsidRPr="002F07C1">
        <w:rPr>
          <w:rFonts w:cs="Arial"/>
          <w:bCs/>
          <w:i/>
          <w:iCs/>
          <w:sz w:val="24"/>
          <w:szCs w:val="24"/>
        </w:rPr>
        <w:t>P</w:t>
      </w:r>
      <w:r w:rsidR="008D4A7C" w:rsidRPr="002F07C1">
        <w:rPr>
          <w:rFonts w:cs="Arial"/>
          <w:bCs/>
          <w:sz w:val="24"/>
          <w:szCs w:val="24"/>
        </w:rPr>
        <w:t xml:space="preserve"> =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3C14E7" w:rsidRPr="002F07C1">
        <w:rPr>
          <w:rFonts w:cs="Arial"/>
          <w:bCs/>
          <w:i/>
          <w:iCs/>
          <w:sz w:val="24"/>
          <w:szCs w:val="24"/>
        </w:rPr>
        <w:t>P</w:t>
      </w:r>
      <w:r w:rsidR="003C14E7" w:rsidRPr="002F07C1">
        <w:rPr>
          <w:rFonts w:cs="Arial"/>
          <w:bCs/>
          <w:sz w:val="24"/>
          <w:szCs w:val="24"/>
        </w:rPr>
        <w:t xml:space="preserve"> &lt; 0.001) but did not differ </w:t>
      </w:r>
      <w:r w:rsidR="00FE2A9C" w:rsidRPr="002F07C1">
        <w:rPr>
          <w:rFonts w:cs="Arial"/>
          <w:bCs/>
          <w:sz w:val="24"/>
          <w:szCs w:val="24"/>
        </w:rPr>
        <w:t>between</w:t>
      </w:r>
      <w:r w:rsidR="003C14E7" w:rsidRPr="002F07C1">
        <w:rPr>
          <w:rFonts w:cs="Arial"/>
          <w:bCs/>
          <w:sz w:val="24"/>
          <w:szCs w:val="24"/>
        </w:rPr>
        <w:t xml:space="preserve"> lab and wild carcasses (</w:t>
      </w:r>
      <w:r w:rsidR="003C14E7" w:rsidRPr="002F07C1">
        <w:rPr>
          <w:rFonts w:cs="Arial"/>
          <w:bCs/>
          <w:i/>
          <w:iCs/>
          <w:sz w:val="24"/>
          <w:szCs w:val="24"/>
        </w:rPr>
        <w:t>P</w:t>
      </w:r>
      <w:r w:rsidR="003C14E7" w:rsidRPr="002F07C1">
        <w:rPr>
          <w:rFonts w:cs="Arial"/>
          <w:bCs/>
          <w:sz w:val="24"/>
          <w:szCs w:val="24"/>
        </w:rPr>
        <w:t xml:space="preserve"> = 0.96; Table 1; </w:t>
      </w:r>
      <w:r w:rsidR="003C14E7" w:rsidRPr="002A19AF">
        <w:rPr>
          <w:rFonts w:cs="Arial"/>
          <w:bCs/>
          <w:sz w:val="24"/>
          <w:szCs w:val="24"/>
        </w:rPr>
        <w:t xml:space="preserve">Fig. 2). </w:t>
      </w:r>
    </w:p>
    <w:p w14:paraId="634EF8D7" w14:textId="099AC711" w:rsidR="00A22B02" w:rsidRPr="002A19AF" w:rsidDel="000F2A25" w:rsidRDefault="00E5419C" w:rsidP="00E5419C">
      <w:pPr>
        <w:spacing w:line="480" w:lineRule="auto"/>
        <w:rPr>
          <w:del w:id="329" w:author="Syuan-Jyun Sun" w:date="2024-05-24T15:57:00Z"/>
          <w:rFonts w:cs="Arial"/>
          <w:bCs/>
          <w:sz w:val="24"/>
          <w:szCs w:val="24"/>
        </w:rPr>
      </w:pPr>
      <w:r w:rsidRPr="002A19AF">
        <w:rPr>
          <w:rFonts w:cs="Arial"/>
          <w:bCs/>
          <w:sz w:val="24"/>
          <w:szCs w:val="24"/>
        </w:rPr>
        <w:tab/>
      </w:r>
      <w:r w:rsidRPr="002A19AF">
        <w:rPr>
          <w:sz w:val="24"/>
          <w:szCs w:val="24"/>
        </w:rPr>
        <w:t xml:space="preserve">Brood size, brood mass, average larval mass, and carcass use efficiency </w:t>
      </w:r>
      <w:r w:rsidR="00921DAB" w:rsidRPr="002A19AF">
        <w:rPr>
          <w:sz w:val="24"/>
          <w:szCs w:val="24"/>
        </w:rPr>
        <w:t xml:space="preserve">did not differ among </w:t>
      </w:r>
      <w:r w:rsidRPr="002A19AF">
        <w:rPr>
          <w:sz w:val="24"/>
          <w:szCs w:val="24"/>
        </w:rPr>
        <w:t>wild mammal, bird, and reptile carcasses</w:t>
      </w:r>
      <w:r w:rsidR="00DE278E" w:rsidRPr="002A19AF">
        <w:rPr>
          <w:sz w:val="24"/>
          <w:szCs w:val="24"/>
        </w:rPr>
        <w:t xml:space="preserve"> </w:t>
      </w:r>
      <w:r w:rsidR="00A22B02" w:rsidRPr="002A19AF">
        <w:rPr>
          <w:sz w:val="24"/>
          <w:szCs w:val="24"/>
        </w:rPr>
        <w:t xml:space="preserve">(brood size: </w:t>
      </w:r>
      <w:r w:rsidR="00A22B02" w:rsidRPr="002A19AF">
        <w:rPr>
          <w:i/>
          <w:iCs/>
          <w:sz w:val="24"/>
          <w:szCs w:val="24"/>
        </w:rPr>
        <w:t>P</w:t>
      </w:r>
      <w:r w:rsidR="00A22B02" w:rsidRPr="002A19AF">
        <w:rPr>
          <w:sz w:val="24"/>
          <w:szCs w:val="24"/>
        </w:rPr>
        <w:t xml:space="preserve"> = 0.75; brood mass: </w:t>
      </w:r>
      <w:r w:rsidR="00A22B02" w:rsidRPr="002A19AF">
        <w:rPr>
          <w:i/>
          <w:iCs/>
          <w:sz w:val="24"/>
          <w:szCs w:val="24"/>
        </w:rPr>
        <w:t>P</w:t>
      </w:r>
      <w:r w:rsidR="00A22B02" w:rsidRPr="002A19AF">
        <w:rPr>
          <w:sz w:val="24"/>
          <w:szCs w:val="24"/>
        </w:rPr>
        <w:t xml:space="preserve"> = 0.17; average larval mass: </w:t>
      </w:r>
      <w:r w:rsidR="00A22B02" w:rsidRPr="002A19AF">
        <w:rPr>
          <w:i/>
          <w:iCs/>
          <w:sz w:val="24"/>
          <w:szCs w:val="24"/>
        </w:rPr>
        <w:t>P</w:t>
      </w:r>
      <w:r w:rsidR="00A22B02" w:rsidRPr="002A19AF">
        <w:rPr>
          <w:sz w:val="24"/>
          <w:szCs w:val="24"/>
        </w:rPr>
        <w:t xml:space="preserve"> = 0.19, and carcass use efficiency: </w:t>
      </w:r>
      <w:r w:rsidR="00A22B02" w:rsidRPr="002A19AF">
        <w:rPr>
          <w:i/>
          <w:iCs/>
          <w:sz w:val="24"/>
          <w:szCs w:val="24"/>
        </w:rPr>
        <w:t>P</w:t>
      </w:r>
      <w:r w:rsidR="00A22B02" w:rsidRPr="002A19AF">
        <w:rPr>
          <w:sz w:val="24"/>
          <w:szCs w:val="24"/>
        </w:rPr>
        <w:t xml:space="preserve"> = 0.81; Fig. 3).</w:t>
      </w:r>
    </w:p>
    <w:p w14:paraId="65E9B892" w14:textId="77777777" w:rsidR="0021621F" w:rsidRPr="002A19AF" w:rsidRDefault="0021621F" w:rsidP="00E442BE">
      <w:pPr>
        <w:spacing w:line="480" w:lineRule="auto"/>
        <w:rPr>
          <w:rFonts w:cs="Arial"/>
          <w:bCs/>
          <w:sz w:val="24"/>
          <w:szCs w:val="24"/>
        </w:rPr>
      </w:pPr>
    </w:p>
    <w:p w14:paraId="1C93B363" w14:textId="6171F111"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0E141F49" w14:textId="06CB0285" w:rsidR="001F0AA7" w:rsidRDefault="007542CD" w:rsidP="00E442BE">
      <w:pPr>
        <w:spacing w:line="480" w:lineRule="auto"/>
        <w:jc w:val="left"/>
        <w:rPr>
          <w:ins w:id="330" w:author="Syuan-Jyun Sun" w:date="2024-05-23T23:38:00Z"/>
          <w:rFonts w:cs="Arial"/>
          <w:bCs/>
          <w:color w:val="FF0000"/>
          <w:sz w:val="24"/>
          <w:szCs w:val="24"/>
        </w:rPr>
      </w:pPr>
      <w:ins w:id="331" w:author="Syuan-Jyun Sun" w:date="2024-05-23T23:32:00Z">
        <w:r>
          <w:rPr>
            <w:rFonts w:cs="Arial"/>
            <w:bCs/>
            <w:color w:val="FF0000"/>
            <w:sz w:val="24"/>
            <w:szCs w:val="24"/>
          </w:rPr>
          <w:t xml:space="preserve">Protein content was similar in </w:t>
        </w:r>
      </w:ins>
      <w:ins w:id="332" w:author="Syuan-Jyun Sun" w:date="2024-05-23T23:45:00Z">
        <w:r w:rsidR="00EE2B02">
          <w:rPr>
            <w:rFonts w:cs="Arial"/>
            <w:bCs/>
            <w:color w:val="FF0000"/>
            <w:sz w:val="24"/>
            <w:szCs w:val="24"/>
          </w:rPr>
          <w:t xml:space="preserve">both </w:t>
        </w:r>
      </w:ins>
      <w:ins w:id="333" w:author="Syuan-Jyun Sun" w:date="2024-05-23T23:32:00Z">
        <w:r>
          <w:rPr>
            <w:rFonts w:cs="Arial"/>
            <w:bCs/>
            <w:color w:val="FF0000"/>
            <w:sz w:val="24"/>
            <w:szCs w:val="24"/>
          </w:rPr>
          <w:t>lab and wild carcasses</w:t>
        </w:r>
      </w:ins>
      <w:ins w:id="334" w:author="Syuan-Jyun Sun" w:date="2024-05-24T14:48:00Z">
        <w:r w:rsidR="0053456D">
          <w:rPr>
            <w:rFonts w:cs="Arial"/>
            <w:bCs/>
            <w:color w:val="FF0000"/>
            <w:sz w:val="24"/>
            <w:szCs w:val="24"/>
          </w:rPr>
          <w:t xml:space="preserve"> (</w:t>
        </w:r>
        <w:r w:rsidR="0053456D" w:rsidRPr="0053456D">
          <w:rPr>
            <w:rFonts w:cs="Arial"/>
            <w:bCs/>
            <w:color w:val="FF0000"/>
            <w:sz w:val="24"/>
            <w:szCs w:val="24"/>
            <w:rPrChange w:id="335" w:author="Syuan-Jyun Sun" w:date="2024-05-24T14:49:00Z">
              <w:rPr>
                <w:rFonts w:ascii="Helvetica" w:hAnsi="Helvetica"/>
              </w:rPr>
            </w:rPrChange>
          </w:rPr>
          <w:t>χ</w:t>
        </w:r>
      </w:ins>
      <w:ins w:id="336" w:author="Syuan-Jyun Sun" w:date="2024-05-24T14:49:00Z">
        <w:r w:rsidR="0053456D" w:rsidRPr="0053456D">
          <w:rPr>
            <w:rFonts w:cs="Arial"/>
            <w:bCs/>
            <w:color w:val="FF0000"/>
            <w:sz w:val="24"/>
            <w:szCs w:val="24"/>
            <w:vertAlign w:val="superscript"/>
            <w:rPrChange w:id="337" w:author="Syuan-Jyun Sun" w:date="2024-05-24T14:49:00Z">
              <w:rPr>
                <w:rFonts w:cs="Arial"/>
                <w:bCs/>
                <w:color w:val="FF0000"/>
                <w:sz w:val="24"/>
                <w:szCs w:val="24"/>
              </w:rPr>
            </w:rPrChange>
          </w:rPr>
          <w:t>2</w:t>
        </w:r>
      </w:ins>
      <w:ins w:id="338" w:author="Syuan-Jyun Sun" w:date="2024-05-24T14:48:00Z">
        <w:r w:rsidR="0053456D" w:rsidRPr="0053456D">
          <w:rPr>
            <w:rFonts w:cs="Arial"/>
            <w:bCs/>
            <w:color w:val="FF0000"/>
            <w:sz w:val="24"/>
            <w:szCs w:val="24"/>
            <w:rPrChange w:id="339" w:author="Syuan-Jyun Sun" w:date="2024-05-24T14:49:00Z">
              <w:rPr>
                <w:rFonts w:ascii="Helvetica" w:hAnsi="Helvetica"/>
              </w:rPr>
            </w:rPrChange>
          </w:rPr>
          <w:t xml:space="preserve"> = </w:t>
        </w:r>
      </w:ins>
      <w:ins w:id="340" w:author="Syuan-Jyun Sun" w:date="2024-05-24T14:49:00Z">
        <w:r w:rsidR="0053456D">
          <w:rPr>
            <w:rFonts w:cs="Arial"/>
            <w:bCs/>
            <w:color w:val="FF0000"/>
            <w:sz w:val="24"/>
            <w:szCs w:val="24"/>
          </w:rPr>
          <w:t>3.50</w:t>
        </w:r>
      </w:ins>
      <w:ins w:id="341" w:author="Syuan-Jyun Sun" w:date="2024-05-24T14:48:00Z">
        <w:r w:rsidR="0053456D" w:rsidRPr="0053456D">
          <w:rPr>
            <w:rFonts w:cs="Arial"/>
            <w:bCs/>
            <w:color w:val="FF0000"/>
            <w:sz w:val="24"/>
            <w:szCs w:val="24"/>
            <w:rPrChange w:id="342" w:author="Syuan-Jyun Sun" w:date="2024-05-24T14:49:00Z">
              <w:rPr>
                <w:rFonts w:ascii="Helvetica" w:hAnsi="Helvetica"/>
              </w:rPr>
            </w:rPrChange>
          </w:rPr>
          <w:t xml:space="preserve">, </w:t>
        </w:r>
        <w:proofErr w:type="spellStart"/>
        <w:r w:rsidR="0053456D" w:rsidRPr="0053456D">
          <w:rPr>
            <w:rFonts w:cs="Arial"/>
            <w:bCs/>
            <w:color w:val="FF0000"/>
            <w:sz w:val="24"/>
            <w:szCs w:val="24"/>
            <w:rPrChange w:id="343" w:author="Syuan-Jyun Sun" w:date="2024-05-24T14:49:00Z">
              <w:rPr>
                <w:rFonts w:ascii="Helvetica" w:hAnsi="Helvetica"/>
              </w:rPr>
            </w:rPrChange>
          </w:rPr>
          <w:t>d.f.</w:t>
        </w:r>
        <w:proofErr w:type="spellEnd"/>
        <w:r w:rsidR="0053456D" w:rsidRPr="0053456D">
          <w:rPr>
            <w:rFonts w:cs="Arial"/>
            <w:bCs/>
            <w:color w:val="FF0000"/>
            <w:sz w:val="24"/>
            <w:szCs w:val="24"/>
            <w:rPrChange w:id="344" w:author="Syuan-Jyun Sun" w:date="2024-05-24T14:49:00Z">
              <w:rPr>
                <w:rFonts w:ascii="Helvetica" w:hAnsi="Helvetica"/>
              </w:rPr>
            </w:rPrChange>
          </w:rPr>
          <w:t xml:space="preserve"> = 1, P </w:t>
        </w:r>
      </w:ins>
      <w:ins w:id="345" w:author="Syuan-Jyun Sun" w:date="2024-05-24T14:49:00Z">
        <w:r w:rsidR="0053456D">
          <w:rPr>
            <w:rFonts w:cs="Arial"/>
            <w:bCs/>
            <w:color w:val="FF0000"/>
            <w:sz w:val="24"/>
            <w:szCs w:val="24"/>
          </w:rPr>
          <w:t>=</w:t>
        </w:r>
      </w:ins>
      <w:ins w:id="346" w:author="Syuan-Jyun Sun" w:date="2024-05-24T14:48:00Z">
        <w:r w:rsidR="0053456D" w:rsidRPr="0053456D">
          <w:rPr>
            <w:rFonts w:cs="Arial"/>
            <w:bCs/>
            <w:color w:val="FF0000"/>
            <w:sz w:val="24"/>
            <w:szCs w:val="24"/>
            <w:rPrChange w:id="347" w:author="Syuan-Jyun Sun" w:date="2024-05-24T14:49:00Z">
              <w:rPr>
                <w:rFonts w:ascii="Helvetica" w:hAnsi="Helvetica"/>
              </w:rPr>
            </w:rPrChange>
          </w:rPr>
          <w:t xml:space="preserve"> 0.0</w:t>
        </w:r>
      </w:ins>
      <w:ins w:id="348" w:author="Syuan-Jyun Sun" w:date="2024-05-24T14:49:00Z">
        <w:r w:rsidR="0053456D">
          <w:rPr>
            <w:rFonts w:cs="Arial"/>
            <w:bCs/>
            <w:color w:val="FF0000"/>
            <w:sz w:val="24"/>
            <w:szCs w:val="24"/>
          </w:rPr>
          <w:t>61</w:t>
        </w:r>
      </w:ins>
      <w:ins w:id="349" w:author="Syuan-Jyun Sun" w:date="2024-05-24T15:26:00Z">
        <w:r w:rsidR="00B85E4E">
          <w:rPr>
            <w:rFonts w:cs="Arial"/>
            <w:bCs/>
            <w:color w:val="FF0000"/>
            <w:sz w:val="24"/>
            <w:szCs w:val="24"/>
          </w:rPr>
          <w:t>; Fig. 4a</w:t>
        </w:r>
      </w:ins>
      <w:ins w:id="350" w:author="Syuan-Jyun Sun" w:date="2024-05-24T14:48:00Z">
        <w:r w:rsidR="0053456D">
          <w:rPr>
            <w:rFonts w:cs="Arial"/>
            <w:bCs/>
            <w:color w:val="FF0000"/>
            <w:sz w:val="24"/>
            <w:szCs w:val="24"/>
          </w:rPr>
          <w:t>)</w:t>
        </w:r>
      </w:ins>
      <w:ins w:id="351" w:author="Syuan-Jyun Sun" w:date="2024-05-23T23:45:00Z">
        <w:r w:rsidR="00EE2B02">
          <w:rPr>
            <w:rFonts w:cs="Arial"/>
            <w:bCs/>
            <w:color w:val="FF0000"/>
            <w:sz w:val="24"/>
            <w:szCs w:val="24"/>
          </w:rPr>
          <w:t>.</w:t>
        </w:r>
      </w:ins>
      <w:ins w:id="352" w:author="Syuan-Jyun Sun" w:date="2024-05-23T23:32:00Z">
        <w:r>
          <w:rPr>
            <w:rFonts w:cs="Arial"/>
            <w:bCs/>
            <w:color w:val="FF0000"/>
            <w:sz w:val="24"/>
            <w:szCs w:val="24"/>
          </w:rPr>
          <w:t xml:space="preserve"> </w:t>
        </w:r>
      </w:ins>
      <w:ins w:id="353" w:author="Syuan-Jyun Sun" w:date="2024-05-23T23:45:00Z">
        <w:r w:rsidR="00EE2B02">
          <w:rPr>
            <w:rFonts w:cs="Arial"/>
            <w:bCs/>
            <w:color w:val="FF0000"/>
            <w:sz w:val="24"/>
            <w:szCs w:val="24"/>
          </w:rPr>
          <w:t>However,</w:t>
        </w:r>
      </w:ins>
      <w:ins w:id="354" w:author="Syuan-Jyun Sun" w:date="2024-05-23T23:32:00Z">
        <w:r>
          <w:rPr>
            <w:rFonts w:cs="Arial"/>
            <w:bCs/>
            <w:color w:val="FF0000"/>
            <w:sz w:val="24"/>
            <w:szCs w:val="24"/>
          </w:rPr>
          <w:t xml:space="preserve"> </w:t>
        </w:r>
      </w:ins>
      <w:ins w:id="355" w:author="Syuan-Jyun Sun" w:date="2024-05-23T23:33:00Z">
        <w:r>
          <w:rPr>
            <w:rFonts w:cs="Arial"/>
            <w:bCs/>
            <w:color w:val="FF0000"/>
            <w:sz w:val="24"/>
            <w:szCs w:val="24"/>
          </w:rPr>
          <w:t xml:space="preserve">focusing </w:t>
        </w:r>
      </w:ins>
      <w:ins w:id="356" w:author="Syuan-Jyun Sun" w:date="2024-05-23T23:45:00Z">
        <w:r w:rsidR="00EE2B02">
          <w:rPr>
            <w:rFonts w:cs="Arial"/>
            <w:bCs/>
            <w:color w:val="FF0000"/>
            <w:sz w:val="24"/>
            <w:szCs w:val="24"/>
          </w:rPr>
          <w:t xml:space="preserve">specifically </w:t>
        </w:r>
      </w:ins>
      <w:ins w:id="357" w:author="Syuan-Jyun Sun" w:date="2024-05-23T23:33:00Z">
        <w:r>
          <w:rPr>
            <w:rFonts w:cs="Arial"/>
            <w:bCs/>
            <w:color w:val="FF0000"/>
            <w:sz w:val="24"/>
            <w:szCs w:val="24"/>
          </w:rPr>
          <w:t xml:space="preserve">on wild carcasses, </w:t>
        </w:r>
      </w:ins>
      <w:ins w:id="358" w:author="Syuan-Jyun Sun" w:date="2024-05-24T14:49:00Z">
        <w:r w:rsidR="0053456D">
          <w:rPr>
            <w:rFonts w:cs="Arial"/>
            <w:bCs/>
            <w:color w:val="FF0000"/>
            <w:sz w:val="24"/>
            <w:szCs w:val="24"/>
          </w:rPr>
          <w:t>carcass tax</w:t>
        </w:r>
      </w:ins>
      <w:ins w:id="359" w:author="Syuan-Jyun Sun" w:date="2024-05-24T14:50:00Z">
        <w:r w:rsidR="0053456D">
          <w:rPr>
            <w:rFonts w:cs="Arial"/>
            <w:bCs/>
            <w:color w:val="FF0000"/>
            <w:sz w:val="24"/>
            <w:szCs w:val="24"/>
          </w:rPr>
          <w:t>a differed in their protein content (</w:t>
        </w:r>
        <w:r w:rsidR="0053456D" w:rsidRPr="002E2162">
          <w:rPr>
            <w:rFonts w:cs="Arial"/>
            <w:bCs/>
            <w:color w:val="FF0000"/>
            <w:sz w:val="24"/>
            <w:szCs w:val="24"/>
          </w:rPr>
          <w:t>χ</w:t>
        </w:r>
        <w:r w:rsidR="0053456D" w:rsidRPr="002E2162">
          <w:rPr>
            <w:rFonts w:cs="Arial"/>
            <w:bCs/>
            <w:color w:val="FF0000"/>
            <w:sz w:val="24"/>
            <w:szCs w:val="24"/>
            <w:vertAlign w:val="superscript"/>
          </w:rPr>
          <w:t>2</w:t>
        </w:r>
        <w:r w:rsidR="0053456D" w:rsidRPr="002E2162">
          <w:rPr>
            <w:rFonts w:cs="Arial"/>
            <w:bCs/>
            <w:color w:val="FF0000"/>
            <w:sz w:val="24"/>
            <w:szCs w:val="24"/>
          </w:rPr>
          <w:t xml:space="preserve"> = </w:t>
        </w:r>
      </w:ins>
      <w:ins w:id="360" w:author="Syuan-Jyun Sun" w:date="2024-05-24T14:51:00Z">
        <w:r w:rsidR="0053456D">
          <w:rPr>
            <w:rFonts w:cs="Arial"/>
            <w:bCs/>
            <w:color w:val="FF0000"/>
            <w:sz w:val="24"/>
            <w:szCs w:val="24"/>
          </w:rPr>
          <w:t>27.07</w:t>
        </w:r>
      </w:ins>
      <w:ins w:id="361" w:author="Syuan-Jyun Sun" w:date="2024-05-24T14:50:00Z">
        <w:r w:rsidR="0053456D" w:rsidRPr="002E2162">
          <w:rPr>
            <w:rFonts w:cs="Arial"/>
            <w:bCs/>
            <w:color w:val="FF0000"/>
            <w:sz w:val="24"/>
            <w:szCs w:val="24"/>
          </w:rPr>
          <w:t xml:space="preserve">, </w:t>
        </w:r>
        <w:proofErr w:type="spellStart"/>
        <w:r w:rsidR="0053456D" w:rsidRPr="002E2162">
          <w:rPr>
            <w:rFonts w:cs="Arial"/>
            <w:bCs/>
            <w:color w:val="FF0000"/>
            <w:sz w:val="24"/>
            <w:szCs w:val="24"/>
          </w:rPr>
          <w:t>d.f.</w:t>
        </w:r>
        <w:proofErr w:type="spellEnd"/>
        <w:r w:rsidR="0053456D" w:rsidRPr="002E2162">
          <w:rPr>
            <w:rFonts w:cs="Arial"/>
            <w:bCs/>
            <w:color w:val="FF0000"/>
            <w:sz w:val="24"/>
            <w:szCs w:val="24"/>
          </w:rPr>
          <w:t xml:space="preserve"> = </w:t>
        </w:r>
      </w:ins>
      <w:ins w:id="362" w:author="Syuan-Jyun Sun" w:date="2024-05-24T14:51:00Z">
        <w:r w:rsidR="0053456D">
          <w:rPr>
            <w:rFonts w:cs="Arial"/>
            <w:bCs/>
            <w:color w:val="FF0000"/>
            <w:sz w:val="24"/>
            <w:szCs w:val="24"/>
          </w:rPr>
          <w:t>2</w:t>
        </w:r>
      </w:ins>
      <w:ins w:id="363" w:author="Syuan-Jyun Sun" w:date="2024-05-24T14:50:00Z">
        <w:r w:rsidR="0053456D" w:rsidRPr="002E2162">
          <w:rPr>
            <w:rFonts w:cs="Arial"/>
            <w:bCs/>
            <w:color w:val="FF0000"/>
            <w:sz w:val="24"/>
            <w:szCs w:val="24"/>
          </w:rPr>
          <w:t xml:space="preserve">, P </w:t>
        </w:r>
      </w:ins>
      <w:ins w:id="364" w:author="Syuan-Jyun Sun" w:date="2024-05-24T14:51:00Z">
        <w:r w:rsidR="0053456D">
          <w:rPr>
            <w:rFonts w:cs="Arial"/>
            <w:bCs/>
            <w:color w:val="FF0000"/>
            <w:sz w:val="24"/>
            <w:szCs w:val="24"/>
          </w:rPr>
          <w:t>&lt;</w:t>
        </w:r>
      </w:ins>
      <w:ins w:id="365" w:author="Syuan-Jyun Sun" w:date="2024-05-24T14:50:00Z">
        <w:r w:rsidR="0053456D" w:rsidRPr="002E2162">
          <w:rPr>
            <w:rFonts w:cs="Arial"/>
            <w:bCs/>
            <w:color w:val="FF0000"/>
            <w:sz w:val="24"/>
            <w:szCs w:val="24"/>
          </w:rPr>
          <w:t xml:space="preserve"> 0.0</w:t>
        </w:r>
      </w:ins>
      <w:ins w:id="366" w:author="Syuan-Jyun Sun" w:date="2024-05-24T14:52:00Z">
        <w:r w:rsidR="0053456D">
          <w:rPr>
            <w:rFonts w:cs="Arial"/>
            <w:bCs/>
            <w:color w:val="FF0000"/>
            <w:sz w:val="24"/>
            <w:szCs w:val="24"/>
          </w:rPr>
          <w:t>0</w:t>
        </w:r>
      </w:ins>
      <w:ins w:id="367" w:author="Syuan-Jyun Sun" w:date="2024-05-24T14:50:00Z">
        <w:r w:rsidR="0053456D">
          <w:rPr>
            <w:rFonts w:cs="Arial"/>
            <w:bCs/>
            <w:color w:val="FF0000"/>
            <w:sz w:val="24"/>
            <w:szCs w:val="24"/>
          </w:rPr>
          <w:t>1</w:t>
        </w:r>
      </w:ins>
      <w:ins w:id="368" w:author="Syuan-Jyun Sun" w:date="2024-05-24T15:26:00Z">
        <w:r w:rsidR="00B85E4E">
          <w:rPr>
            <w:rFonts w:cs="Arial"/>
            <w:bCs/>
            <w:color w:val="FF0000"/>
            <w:sz w:val="24"/>
            <w:szCs w:val="24"/>
          </w:rPr>
          <w:t>; Fig. 4b</w:t>
        </w:r>
      </w:ins>
      <w:ins w:id="369" w:author="Syuan-Jyun Sun" w:date="2024-05-24T14:50:00Z">
        <w:r w:rsidR="0053456D">
          <w:rPr>
            <w:rFonts w:cs="Arial"/>
            <w:bCs/>
            <w:color w:val="FF0000"/>
            <w:sz w:val="24"/>
            <w:szCs w:val="24"/>
          </w:rPr>
          <w:t xml:space="preserve">): </w:t>
        </w:r>
      </w:ins>
      <w:ins w:id="370" w:author="Syuan-Jyun Sun" w:date="2024-05-23T23:33:00Z">
        <w:r>
          <w:rPr>
            <w:rFonts w:cs="Arial"/>
            <w:bCs/>
            <w:color w:val="FF0000"/>
            <w:sz w:val="24"/>
            <w:szCs w:val="24"/>
          </w:rPr>
          <w:t xml:space="preserve">reptile carcasses </w:t>
        </w:r>
      </w:ins>
      <w:ins w:id="371" w:author="Syuan-Jyun Sun" w:date="2024-05-23T23:45:00Z">
        <w:r w:rsidR="00EE2B02">
          <w:rPr>
            <w:rFonts w:cs="Arial"/>
            <w:bCs/>
            <w:color w:val="FF0000"/>
            <w:sz w:val="24"/>
            <w:szCs w:val="24"/>
          </w:rPr>
          <w:t>had</w:t>
        </w:r>
      </w:ins>
      <w:ins w:id="372" w:author="Syuan-Jyun Sun" w:date="2024-05-23T23:33:00Z">
        <w:r>
          <w:rPr>
            <w:rFonts w:cs="Arial"/>
            <w:bCs/>
            <w:color w:val="FF0000"/>
            <w:sz w:val="24"/>
            <w:szCs w:val="24"/>
          </w:rPr>
          <w:t xml:space="preserve"> significantly lower </w:t>
        </w:r>
      </w:ins>
      <w:ins w:id="373" w:author="Syuan-Jyun Sun" w:date="2024-05-23T23:45:00Z">
        <w:r w:rsidR="00EE2B02">
          <w:rPr>
            <w:rFonts w:cs="Arial"/>
            <w:bCs/>
            <w:color w:val="FF0000"/>
            <w:sz w:val="24"/>
            <w:szCs w:val="24"/>
          </w:rPr>
          <w:t>protein cont</w:t>
        </w:r>
      </w:ins>
      <w:ins w:id="374" w:author="Syuan-Jyun Sun" w:date="2024-05-23T23:46:00Z">
        <w:r w:rsidR="00EE2B02">
          <w:rPr>
            <w:rFonts w:cs="Arial"/>
            <w:bCs/>
            <w:color w:val="FF0000"/>
            <w:sz w:val="24"/>
            <w:szCs w:val="24"/>
          </w:rPr>
          <w:t xml:space="preserve">ent </w:t>
        </w:r>
      </w:ins>
      <w:ins w:id="375" w:author="Syuan-Jyun Sun" w:date="2024-05-23T23:33:00Z">
        <w:r>
          <w:rPr>
            <w:rFonts w:cs="Arial"/>
            <w:bCs/>
            <w:color w:val="FF0000"/>
            <w:sz w:val="24"/>
            <w:szCs w:val="24"/>
          </w:rPr>
          <w:t xml:space="preserve">than mammal </w:t>
        </w:r>
      </w:ins>
      <w:ins w:id="376" w:author="Syuan-Jyun Sun" w:date="2024-05-24T14:52:00Z">
        <w:r w:rsidR="0053456D">
          <w:rPr>
            <w:rFonts w:cs="Arial"/>
            <w:bCs/>
            <w:color w:val="FF0000"/>
            <w:sz w:val="24"/>
            <w:szCs w:val="24"/>
          </w:rPr>
          <w:t>(</w:t>
        </w:r>
        <w:r w:rsidR="0053456D">
          <w:rPr>
            <w:rFonts w:cs="Arial"/>
            <w:bCs/>
            <w:i/>
            <w:iCs/>
            <w:color w:val="FF0000"/>
            <w:sz w:val="24"/>
            <w:szCs w:val="24"/>
          </w:rPr>
          <w:t xml:space="preserve">z </w:t>
        </w:r>
        <w:r w:rsidR="0053456D">
          <w:rPr>
            <w:rFonts w:cs="Arial"/>
            <w:bCs/>
            <w:color w:val="FF0000"/>
            <w:sz w:val="24"/>
            <w:szCs w:val="24"/>
          </w:rPr>
          <w:t xml:space="preserve">= 3.78, P &lt; 0.001) </w:t>
        </w:r>
      </w:ins>
      <w:ins w:id="377" w:author="Syuan-Jyun Sun" w:date="2024-05-23T23:33:00Z">
        <w:r>
          <w:rPr>
            <w:rFonts w:cs="Arial"/>
            <w:bCs/>
            <w:color w:val="FF0000"/>
            <w:sz w:val="24"/>
            <w:szCs w:val="24"/>
          </w:rPr>
          <w:t>and bird carcasses</w:t>
        </w:r>
      </w:ins>
      <w:ins w:id="378" w:author="Syuan-Jyun Sun" w:date="2024-05-24T14:52:00Z">
        <w:r w:rsidR="0053456D">
          <w:rPr>
            <w:rFonts w:cs="Arial"/>
            <w:bCs/>
            <w:color w:val="FF0000"/>
            <w:sz w:val="24"/>
            <w:szCs w:val="24"/>
          </w:rPr>
          <w:t xml:space="preserve"> (</w:t>
        </w:r>
        <w:r w:rsidR="0053456D">
          <w:rPr>
            <w:rFonts w:cs="Arial"/>
            <w:bCs/>
            <w:i/>
            <w:iCs/>
            <w:color w:val="FF0000"/>
            <w:sz w:val="24"/>
            <w:szCs w:val="24"/>
          </w:rPr>
          <w:t xml:space="preserve">z </w:t>
        </w:r>
        <w:r w:rsidR="0053456D">
          <w:rPr>
            <w:rFonts w:cs="Arial"/>
            <w:bCs/>
            <w:color w:val="FF0000"/>
            <w:sz w:val="24"/>
            <w:szCs w:val="24"/>
          </w:rPr>
          <w:t>= 5.05, P &lt; 0.001)</w:t>
        </w:r>
      </w:ins>
      <w:ins w:id="379" w:author="Syuan-Jyun Sun" w:date="2024-05-23T23:33:00Z">
        <w:r>
          <w:rPr>
            <w:rFonts w:cs="Arial"/>
            <w:bCs/>
            <w:color w:val="FF0000"/>
            <w:sz w:val="24"/>
            <w:szCs w:val="24"/>
          </w:rPr>
          <w:t xml:space="preserve">. </w:t>
        </w:r>
      </w:ins>
      <w:ins w:id="380" w:author="Syuan-Jyun Sun" w:date="2024-05-23T23:46:00Z">
        <w:r w:rsidR="00EE2B02">
          <w:rPr>
            <w:rFonts w:cs="Arial"/>
            <w:bCs/>
            <w:color w:val="FF0000"/>
            <w:sz w:val="24"/>
            <w:szCs w:val="24"/>
          </w:rPr>
          <w:t>Regarding</w:t>
        </w:r>
      </w:ins>
      <w:ins w:id="381" w:author="Syuan-Jyun Sun" w:date="2024-05-23T23:34:00Z">
        <w:r w:rsidR="005276FF">
          <w:rPr>
            <w:rFonts w:cs="Arial"/>
            <w:bCs/>
            <w:color w:val="FF0000"/>
            <w:sz w:val="24"/>
            <w:szCs w:val="24"/>
          </w:rPr>
          <w:t xml:space="preserve"> fat content, </w:t>
        </w:r>
      </w:ins>
      <w:ins w:id="382" w:author="Syuan-Jyun Sun" w:date="2024-05-23T23:46:00Z">
        <w:r w:rsidR="00EE2B02">
          <w:rPr>
            <w:rFonts w:cs="Arial"/>
            <w:bCs/>
            <w:color w:val="FF0000"/>
            <w:sz w:val="24"/>
            <w:szCs w:val="24"/>
          </w:rPr>
          <w:t xml:space="preserve">there was no significant difference between </w:t>
        </w:r>
      </w:ins>
      <w:ins w:id="383" w:author="Syuan-Jyun Sun" w:date="2024-05-23T23:34:00Z">
        <w:r w:rsidR="005276FF">
          <w:rPr>
            <w:rFonts w:cs="Arial"/>
            <w:bCs/>
            <w:color w:val="FF0000"/>
            <w:sz w:val="24"/>
            <w:szCs w:val="24"/>
          </w:rPr>
          <w:t xml:space="preserve">lab and wild </w:t>
        </w:r>
      </w:ins>
      <w:ins w:id="384" w:author="Syuan-Jyun Sun" w:date="2024-05-23T23:35:00Z">
        <w:r w:rsidR="005276FF">
          <w:rPr>
            <w:rFonts w:cs="Arial"/>
            <w:bCs/>
            <w:color w:val="FF0000"/>
            <w:sz w:val="24"/>
            <w:szCs w:val="24"/>
          </w:rPr>
          <w:t>carcasses</w:t>
        </w:r>
      </w:ins>
      <w:ins w:id="385" w:author="Syuan-Jyun Sun" w:date="2024-05-24T14:54:00Z">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1.55</w:t>
        </w:r>
        <w:r w:rsidR="00663CF0" w:rsidRPr="002E2162">
          <w:rPr>
            <w:rFonts w:cs="Arial"/>
            <w:bCs/>
            <w:color w:val="FF0000"/>
            <w:sz w:val="24"/>
            <w:szCs w:val="24"/>
          </w:rPr>
          <w:t xml:space="preserve">, </w:t>
        </w:r>
        <w:proofErr w:type="spellStart"/>
        <w:r w:rsidR="00663CF0" w:rsidRPr="002E2162">
          <w:rPr>
            <w:rFonts w:cs="Arial"/>
            <w:bCs/>
            <w:color w:val="FF0000"/>
            <w:sz w:val="24"/>
            <w:szCs w:val="24"/>
          </w:rPr>
          <w:t>d.f.</w:t>
        </w:r>
        <w:proofErr w:type="spellEnd"/>
        <w:r w:rsidR="00663CF0" w:rsidRPr="002E2162">
          <w:rPr>
            <w:rFonts w:cs="Arial"/>
            <w:bCs/>
            <w:color w:val="FF0000"/>
            <w:sz w:val="24"/>
            <w:szCs w:val="24"/>
          </w:rPr>
          <w:t xml:space="preserve"> = </w:t>
        </w:r>
        <w:r w:rsidR="00663CF0">
          <w:rPr>
            <w:rFonts w:cs="Arial"/>
            <w:bCs/>
            <w:color w:val="FF0000"/>
            <w:sz w:val="24"/>
            <w:szCs w:val="24"/>
          </w:rPr>
          <w:t>1</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13</w:t>
        </w:r>
      </w:ins>
      <w:ins w:id="386" w:author="Syuan-Jyun Sun" w:date="2024-05-24T15:27:00Z">
        <w:r w:rsidR="00B85E4E">
          <w:rPr>
            <w:rFonts w:cs="Arial"/>
            <w:bCs/>
            <w:color w:val="FF0000"/>
            <w:sz w:val="24"/>
            <w:szCs w:val="24"/>
          </w:rPr>
          <w:t>; Fig. 4c</w:t>
        </w:r>
      </w:ins>
      <w:ins w:id="387" w:author="Syuan-Jyun Sun" w:date="2024-05-24T14:54:00Z">
        <w:r w:rsidR="00663CF0">
          <w:rPr>
            <w:rFonts w:cs="Arial"/>
            <w:bCs/>
            <w:color w:val="FF0000"/>
            <w:sz w:val="24"/>
            <w:szCs w:val="24"/>
          </w:rPr>
          <w:t>)</w:t>
        </w:r>
      </w:ins>
      <w:ins w:id="388" w:author="Syuan-Jyun Sun" w:date="2024-05-23T23:35:00Z">
        <w:r w:rsidR="005276FF">
          <w:rPr>
            <w:rFonts w:cs="Arial"/>
            <w:bCs/>
            <w:color w:val="FF0000"/>
            <w:sz w:val="24"/>
            <w:szCs w:val="24"/>
          </w:rPr>
          <w:t xml:space="preserve">, </w:t>
        </w:r>
      </w:ins>
      <w:ins w:id="389" w:author="Syuan-Jyun Sun" w:date="2024-05-23T23:46:00Z">
        <w:r w:rsidR="00EE2B02">
          <w:rPr>
            <w:rFonts w:cs="Arial"/>
            <w:bCs/>
            <w:color w:val="FF0000"/>
            <w:sz w:val="24"/>
            <w:szCs w:val="24"/>
          </w:rPr>
          <w:t>nor among the different carcass taxa</w:t>
        </w:r>
      </w:ins>
      <w:ins w:id="390" w:author="Syuan-Jyun Sun" w:date="2024-05-24T14:54:00Z">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2.93</w:t>
        </w:r>
        <w:r w:rsidR="00663CF0" w:rsidRPr="002E2162">
          <w:rPr>
            <w:rFonts w:cs="Arial"/>
            <w:bCs/>
            <w:color w:val="FF0000"/>
            <w:sz w:val="24"/>
            <w:szCs w:val="24"/>
          </w:rPr>
          <w:t xml:space="preserve">, </w:t>
        </w:r>
        <w:proofErr w:type="spellStart"/>
        <w:r w:rsidR="00663CF0" w:rsidRPr="002E2162">
          <w:rPr>
            <w:rFonts w:cs="Arial"/>
            <w:bCs/>
            <w:color w:val="FF0000"/>
            <w:sz w:val="24"/>
            <w:szCs w:val="24"/>
          </w:rPr>
          <w:t>d.f.</w:t>
        </w:r>
        <w:proofErr w:type="spellEnd"/>
        <w:r w:rsidR="00663CF0" w:rsidRPr="002E2162">
          <w:rPr>
            <w:rFonts w:cs="Arial"/>
            <w:bCs/>
            <w:color w:val="FF0000"/>
            <w:sz w:val="24"/>
            <w:szCs w:val="24"/>
          </w:rPr>
          <w:t xml:space="preserve"> = </w:t>
        </w:r>
        <w:r w:rsidR="00663CF0">
          <w:rPr>
            <w:rFonts w:cs="Arial"/>
            <w:bCs/>
            <w:color w:val="FF0000"/>
            <w:sz w:val="24"/>
            <w:szCs w:val="24"/>
          </w:rPr>
          <w:t>2</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31</w:t>
        </w:r>
      </w:ins>
      <w:ins w:id="391" w:author="Syuan-Jyun Sun" w:date="2024-05-24T15:27:00Z">
        <w:r w:rsidR="00B85E4E">
          <w:rPr>
            <w:rFonts w:cs="Arial"/>
            <w:bCs/>
            <w:color w:val="FF0000"/>
            <w:sz w:val="24"/>
            <w:szCs w:val="24"/>
          </w:rPr>
          <w:t xml:space="preserve">; Fig. </w:t>
        </w:r>
        <w:r w:rsidR="00B85E4E">
          <w:rPr>
            <w:rFonts w:cs="Arial"/>
            <w:bCs/>
            <w:color w:val="FF0000"/>
            <w:sz w:val="24"/>
            <w:szCs w:val="24"/>
          </w:rPr>
          <w:lastRenderedPageBreak/>
          <w:t>4d</w:t>
        </w:r>
      </w:ins>
      <w:ins w:id="392" w:author="Syuan-Jyun Sun" w:date="2024-05-24T14:54:00Z">
        <w:r w:rsidR="00663CF0">
          <w:rPr>
            <w:rFonts w:cs="Arial"/>
            <w:bCs/>
            <w:color w:val="FF0000"/>
            <w:sz w:val="24"/>
            <w:szCs w:val="24"/>
          </w:rPr>
          <w:t>)</w:t>
        </w:r>
      </w:ins>
      <w:ins w:id="393" w:author="Syuan-Jyun Sun" w:date="2024-05-23T23:46:00Z">
        <w:r w:rsidR="00EE2B02">
          <w:rPr>
            <w:rFonts w:cs="Arial"/>
            <w:bCs/>
            <w:color w:val="FF0000"/>
            <w:sz w:val="24"/>
            <w:szCs w:val="24"/>
          </w:rPr>
          <w:t>.</w:t>
        </w:r>
      </w:ins>
      <w:del w:id="394" w:author="Syuan-Jyun Sun" w:date="2024-05-23T23:38:00Z">
        <w:r w:rsidR="009001D4" w:rsidRPr="00D34A69" w:rsidDel="009E3622">
          <w:rPr>
            <w:rFonts w:cs="Arial"/>
            <w:bCs/>
            <w:color w:val="FF0000"/>
            <w:sz w:val="24"/>
            <w:szCs w:val="24"/>
          </w:rPr>
          <w:delText>Nutritional composition of</w:delText>
        </w:r>
        <w:r w:rsidR="00B37E93" w:rsidRPr="00D34A69" w:rsidDel="009E3622">
          <w:rPr>
            <w:rFonts w:cs="Arial"/>
            <w:bCs/>
            <w:color w:val="FF0000"/>
            <w:sz w:val="24"/>
            <w:szCs w:val="24"/>
          </w:rPr>
          <w:delText xml:space="preserve"> </w:delText>
        </w:r>
        <w:r w:rsidR="002638AA" w:rsidDel="009E3622">
          <w:rPr>
            <w:rFonts w:cs="Arial"/>
            <w:bCs/>
            <w:color w:val="FF0000"/>
            <w:sz w:val="24"/>
            <w:szCs w:val="24"/>
          </w:rPr>
          <w:delText xml:space="preserve">lab and wild </w:delText>
        </w:r>
        <w:r w:rsidR="00B37E93" w:rsidRPr="00D34A69" w:rsidDel="009E3622">
          <w:rPr>
            <w:rFonts w:cs="Arial"/>
            <w:bCs/>
            <w:color w:val="FF0000"/>
            <w:sz w:val="24"/>
            <w:szCs w:val="24"/>
          </w:rPr>
          <w:delText>carcass</w:delText>
        </w:r>
        <w:r w:rsidR="002638AA" w:rsidDel="009E3622">
          <w:rPr>
            <w:rFonts w:cs="Arial"/>
            <w:bCs/>
            <w:color w:val="FF0000"/>
            <w:sz w:val="24"/>
            <w:szCs w:val="24"/>
          </w:rPr>
          <w:delText xml:space="preserve">es </w:delText>
        </w:r>
        <w:r w:rsidR="009001D4" w:rsidRPr="00D34A69" w:rsidDel="009E3622">
          <w:rPr>
            <w:rFonts w:cs="Arial"/>
            <w:bCs/>
            <w:color w:val="FF0000"/>
            <w:sz w:val="24"/>
            <w:szCs w:val="24"/>
          </w:rPr>
          <w:delText xml:space="preserve">and larval growth </w:delText>
        </w:r>
        <w:r w:rsidR="001B7E0F" w:rsidRPr="00D34A69" w:rsidDel="009E3622">
          <w:rPr>
            <w:rFonts w:cs="Arial"/>
            <w:bCs/>
            <w:color w:val="FF0000"/>
            <w:sz w:val="24"/>
            <w:szCs w:val="24"/>
          </w:rPr>
          <w:delText xml:space="preserve">(Fig. </w:delText>
        </w:r>
        <w:r w:rsidR="00DE278E" w:rsidDel="009E3622">
          <w:rPr>
            <w:rFonts w:cs="Arial"/>
            <w:bCs/>
            <w:color w:val="FF0000"/>
            <w:sz w:val="24"/>
            <w:szCs w:val="24"/>
          </w:rPr>
          <w:delText>4</w:delText>
        </w:r>
        <w:r w:rsidR="002638AA" w:rsidDel="009E3622">
          <w:rPr>
            <w:rFonts w:cs="Arial"/>
            <w:bCs/>
            <w:color w:val="FF0000"/>
            <w:sz w:val="24"/>
            <w:szCs w:val="24"/>
          </w:rPr>
          <w:delText xml:space="preserve"> and Fig. S1</w:delText>
        </w:r>
        <w:r w:rsidR="001B7E0F" w:rsidRPr="00D34A69" w:rsidDel="009E3622">
          <w:rPr>
            <w:rFonts w:cs="Arial"/>
            <w:bCs/>
            <w:color w:val="FF0000"/>
            <w:sz w:val="24"/>
            <w:szCs w:val="24"/>
          </w:rPr>
          <w:delText>)</w:delText>
        </w:r>
        <w:r w:rsidR="002638AA" w:rsidDel="009E3622">
          <w:rPr>
            <w:rStyle w:val="CommentReference"/>
          </w:rPr>
          <w:commentReference w:id="395"/>
        </w:r>
        <w:r w:rsidR="00632565" w:rsidDel="009E3622">
          <w:rPr>
            <w:rFonts w:cs="Arial"/>
            <w:bCs/>
            <w:color w:val="FF0000"/>
            <w:sz w:val="24"/>
            <w:szCs w:val="24"/>
          </w:rPr>
          <w:delText>.</w:delText>
        </w:r>
      </w:del>
      <w:commentRangeStart w:id="395"/>
      <w:commentRangeEnd w:id="395"/>
    </w:p>
    <w:p w14:paraId="4EB7C413" w14:textId="1E41AE28" w:rsidR="009E3622" w:rsidDel="0019183B" w:rsidRDefault="009E3622" w:rsidP="00E442BE">
      <w:pPr>
        <w:spacing w:line="480" w:lineRule="auto"/>
        <w:jc w:val="left"/>
        <w:rPr>
          <w:del w:id="396" w:author="Syuan-Jyun Sun" w:date="2024-05-23T23:49:00Z"/>
          <w:rFonts w:cs="Arial"/>
          <w:bCs/>
          <w:color w:val="FF0000"/>
          <w:sz w:val="24"/>
          <w:szCs w:val="24"/>
        </w:rPr>
      </w:pPr>
      <w:ins w:id="397" w:author="Syuan-Jyun Sun" w:date="2024-05-23T23:38:00Z">
        <w:r>
          <w:rPr>
            <w:rFonts w:cs="Arial"/>
            <w:bCs/>
            <w:color w:val="FF0000"/>
            <w:sz w:val="24"/>
            <w:szCs w:val="24"/>
          </w:rPr>
          <w:tab/>
        </w:r>
      </w:ins>
      <w:ins w:id="398" w:author="Syuan-Jyun Sun" w:date="2024-05-23T23:46:00Z">
        <w:r w:rsidR="00EE2B02">
          <w:rPr>
            <w:rFonts w:cs="Arial"/>
            <w:bCs/>
            <w:color w:val="FF0000"/>
            <w:sz w:val="24"/>
            <w:szCs w:val="24"/>
          </w:rPr>
          <w:t xml:space="preserve">When </w:t>
        </w:r>
      </w:ins>
      <w:ins w:id="399" w:author="Syuan-Jyun Sun" w:date="2024-05-23T23:38:00Z">
        <w:r>
          <w:rPr>
            <w:rFonts w:cs="Arial"/>
            <w:bCs/>
            <w:color w:val="FF0000"/>
            <w:sz w:val="24"/>
            <w:szCs w:val="24"/>
          </w:rPr>
          <w:t>newly-hatched</w:t>
        </w:r>
      </w:ins>
      <w:ins w:id="400" w:author="Syuan-Jyun Sun" w:date="2024-05-23T23:39:00Z">
        <w:r w:rsidR="009A04CC">
          <w:rPr>
            <w:rFonts w:cs="Arial"/>
            <w:bCs/>
            <w:color w:val="FF0000"/>
            <w:sz w:val="24"/>
            <w:szCs w:val="24"/>
          </w:rPr>
          <w:t xml:space="preserve"> larvae</w:t>
        </w:r>
      </w:ins>
      <w:ins w:id="401" w:author="Syuan-Jyun Sun" w:date="2024-05-23T23:47:00Z">
        <w:r w:rsidR="00EE2B02">
          <w:rPr>
            <w:rFonts w:cs="Arial"/>
            <w:bCs/>
            <w:color w:val="FF0000"/>
            <w:sz w:val="24"/>
            <w:szCs w:val="24"/>
          </w:rPr>
          <w:t xml:space="preserve"> were fed different types of carcasses</w:t>
        </w:r>
      </w:ins>
      <w:ins w:id="402" w:author="Syuan-Jyun Sun" w:date="2024-05-23T23:39:00Z">
        <w:r w:rsidR="009A04CC">
          <w:rPr>
            <w:rFonts w:cs="Arial"/>
            <w:bCs/>
            <w:color w:val="FF0000"/>
            <w:sz w:val="24"/>
            <w:szCs w:val="24"/>
          </w:rPr>
          <w:t xml:space="preserve">, </w:t>
        </w:r>
      </w:ins>
      <w:ins w:id="403" w:author="Syuan-Jyun Sun" w:date="2024-05-23T23:47:00Z">
        <w:r w:rsidR="00EE2B02">
          <w:rPr>
            <w:rFonts w:cs="Arial"/>
            <w:bCs/>
            <w:color w:val="FF0000"/>
            <w:sz w:val="24"/>
            <w:szCs w:val="24"/>
          </w:rPr>
          <w:t xml:space="preserve">the individual larval mass at dispersal </w:t>
        </w:r>
      </w:ins>
      <w:ins w:id="404" w:author="Syuan-Jyun Sun" w:date="2024-05-23T23:39:00Z">
        <w:r w:rsidR="009A04CC">
          <w:rPr>
            <w:rFonts w:cs="Arial"/>
            <w:bCs/>
            <w:color w:val="FF0000"/>
            <w:sz w:val="24"/>
            <w:szCs w:val="24"/>
          </w:rPr>
          <w:t>w</w:t>
        </w:r>
      </w:ins>
      <w:ins w:id="405" w:author="Syuan-Jyun Sun" w:date="2024-05-23T23:47:00Z">
        <w:r w:rsidR="00EE2B02">
          <w:rPr>
            <w:rFonts w:cs="Arial"/>
            <w:bCs/>
            <w:color w:val="FF0000"/>
            <w:sz w:val="24"/>
            <w:szCs w:val="24"/>
          </w:rPr>
          <w:t xml:space="preserve">as similar for those fed lab carcasses and those </w:t>
        </w:r>
      </w:ins>
      <w:ins w:id="406" w:author="Syuan-Jyun Sun" w:date="2024-05-23T23:48:00Z">
        <w:r w:rsidR="00EE2B02">
          <w:rPr>
            <w:rFonts w:cs="Arial"/>
            <w:bCs/>
            <w:color w:val="FF0000"/>
            <w:sz w:val="24"/>
            <w:szCs w:val="24"/>
          </w:rPr>
          <w:t xml:space="preserve">fed </w:t>
        </w:r>
      </w:ins>
      <w:ins w:id="407" w:author="Syuan-Jyun Sun" w:date="2024-05-23T23:40:00Z">
        <w:r w:rsidR="009A04CC">
          <w:rPr>
            <w:rFonts w:cs="Arial"/>
            <w:bCs/>
            <w:color w:val="FF0000"/>
            <w:sz w:val="24"/>
            <w:szCs w:val="24"/>
          </w:rPr>
          <w:t>the wild carcasses</w:t>
        </w:r>
      </w:ins>
      <w:ins w:id="408" w:author="Syuan-Jyun Sun" w:date="2024-05-24T14:55:00Z">
        <w:r w:rsidR="00BB6033">
          <w:rPr>
            <w:rFonts w:cs="Arial"/>
            <w:bCs/>
            <w:color w:val="FF0000"/>
            <w:sz w:val="24"/>
            <w:szCs w:val="24"/>
          </w:rPr>
          <w:t xml:space="preserve"> </w:t>
        </w:r>
      </w:ins>
      <w:ins w:id="409" w:author="Syuan-Jyun Sun" w:date="2024-05-24T14:57:00Z">
        <w:r w:rsidR="00BB6033">
          <w:rPr>
            <w:rFonts w:cs="Arial"/>
            <w:bCs/>
            <w:color w:val="FF0000"/>
            <w:sz w:val="24"/>
            <w:szCs w:val="24"/>
          </w:rPr>
          <w:t>(</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0.50</w:t>
        </w:r>
        <w:r w:rsidR="00BB6033" w:rsidRPr="002E2162">
          <w:rPr>
            <w:rFonts w:cs="Arial"/>
            <w:bCs/>
            <w:color w:val="FF0000"/>
            <w:sz w:val="24"/>
            <w:szCs w:val="24"/>
          </w:rPr>
          <w:t xml:space="preserve">, </w:t>
        </w:r>
        <w:proofErr w:type="spellStart"/>
        <w:r w:rsidR="00BB6033" w:rsidRPr="002E2162">
          <w:rPr>
            <w:rFonts w:cs="Arial"/>
            <w:bCs/>
            <w:color w:val="FF0000"/>
            <w:sz w:val="24"/>
            <w:szCs w:val="24"/>
          </w:rPr>
          <w:t>d.f.</w:t>
        </w:r>
        <w:proofErr w:type="spellEnd"/>
        <w:r w:rsidR="00BB6033" w:rsidRPr="002E2162">
          <w:rPr>
            <w:rFonts w:cs="Arial"/>
            <w:bCs/>
            <w:color w:val="FF0000"/>
            <w:sz w:val="24"/>
            <w:szCs w:val="24"/>
          </w:rPr>
          <w:t xml:space="preserve"> = </w:t>
        </w:r>
        <w:r w:rsidR="00BB6033">
          <w:rPr>
            <w:rFonts w:cs="Arial"/>
            <w:bCs/>
            <w:color w:val="FF0000"/>
            <w:sz w:val="24"/>
            <w:szCs w:val="24"/>
          </w:rPr>
          <w:t>1</w:t>
        </w:r>
        <w:r w:rsidR="00BB6033" w:rsidRPr="002E2162">
          <w:rPr>
            <w:rFonts w:cs="Arial"/>
            <w:bCs/>
            <w:color w:val="FF0000"/>
            <w:sz w:val="24"/>
            <w:szCs w:val="24"/>
          </w:rPr>
          <w:t xml:space="preserve">, P </w:t>
        </w:r>
        <w:r w:rsidR="00BB6033">
          <w:rPr>
            <w:rFonts w:cs="Arial"/>
            <w:bCs/>
            <w:color w:val="FF0000"/>
            <w:sz w:val="24"/>
            <w:szCs w:val="24"/>
          </w:rPr>
          <w:t>=</w:t>
        </w:r>
        <w:r w:rsidR="00BB6033" w:rsidRPr="002E2162">
          <w:rPr>
            <w:rFonts w:cs="Arial"/>
            <w:bCs/>
            <w:color w:val="FF0000"/>
            <w:sz w:val="24"/>
            <w:szCs w:val="24"/>
          </w:rPr>
          <w:t xml:space="preserve"> 0.</w:t>
        </w:r>
        <w:r w:rsidR="00BB6033">
          <w:rPr>
            <w:rFonts w:cs="Arial"/>
            <w:bCs/>
            <w:color w:val="FF0000"/>
            <w:sz w:val="24"/>
            <w:szCs w:val="24"/>
          </w:rPr>
          <w:t>481</w:t>
        </w:r>
      </w:ins>
      <w:ins w:id="410" w:author="Syuan-Jyun Sun" w:date="2024-05-24T15:27:00Z">
        <w:r w:rsidR="00B85E4E">
          <w:rPr>
            <w:rFonts w:cs="Arial"/>
            <w:bCs/>
            <w:color w:val="FF0000"/>
            <w:sz w:val="24"/>
            <w:szCs w:val="24"/>
          </w:rPr>
          <w:t>; Fig. 4e</w:t>
        </w:r>
      </w:ins>
      <w:ins w:id="411" w:author="Syuan-Jyun Sun" w:date="2024-05-24T14:57:00Z">
        <w:r w:rsidR="00BB6033">
          <w:rPr>
            <w:rFonts w:cs="Arial"/>
            <w:bCs/>
            <w:color w:val="FF0000"/>
            <w:sz w:val="24"/>
            <w:szCs w:val="24"/>
          </w:rPr>
          <w:t>)</w:t>
        </w:r>
      </w:ins>
      <w:ins w:id="412" w:author="Syuan-Jyun Sun" w:date="2024-05-23T23:40:00Z">
        <w:r w:rsidR="009A04CC">
          <w:rPr>
            <w:rFonts w:cs="Arial"/>
            <w:bCs/>
            <w:color w:val="FF0000"/>
            <w:sz w:val="24"/>
            <w:szCs w:val="24"/>
          </w:rPr>
          <w:t xml:space="preserve">. </w:t>
        </w:r>
      </w:ins>
      <w:ins w:id="413" w:author="Syuan-Jyun Sun" w:date="2024-05-23T23:48:00Z">
        <w:r w:rsidR="00EE2B02">
          <w:rPr>
            <w:rFonts w:cs="Arial"/>
            <w:bCs/>
            <w:color w:val="FF0000"/>
            <w:sz w:val="24"/>
            <w:szCs w:val="24"/>
          </w:rPr>
          <w:t>However,</w:t>
        </w:r>
      </w:ins>
      <w:ins w:id="414" w:author="Syuan-Jyun Sun" w:date="2024-05-23T23:40:00Z">
        <w:r w:rsidR="009A04CC">
          <w:rPr>
            <w:rFonts w:cs="Arial"/>
            <w:bCs/>
            <w:color w:val="FF0000"/>
            <w:sz w:val="24"/>
            <w:szCs w:val="24"/>
          </w:rPr>
          <w:t xml:space="preserve"> focusing on wild carcasses, </w:t>
        </w:r>
      </w:ins>
      <w:ins w:id="415" w:author="Syuan-Jyun Sun" w:date="2024-05-23T23:48:00Z">
        <w:r w:rsidR="00EE2B02">
          <w:rPr>
            <w:rFonts w:cs="Arial"/>
            <w:bCs/>
            <w:color w:val="FF0000"/>
            <w:sz w:val="24"/>
            <w:szCs w:val="24"/>
          </w:rPr>
          <w:t xml:space="preserve">the </w:t>
        </w:r>
      </w:ins>
      <w:ins w:id="416" w:author="Syuan-Jyun Sun" w:date="2024-05-23T23:40:00Z">
        <w:r w:rsidR="00A000A5">
          <w:rPr>
            <w:rFonts w:cs="Arial"/>
            <w:bCs/>
            <w:color w:val="FF0000"/>
            <w:sz w:val="24"/>
            <w:szCs w:val="24"/>
          </w:rPr>
          <w:t>car</w:t>
        </w:r>
      </w:ins>
      <w:ins w:id="417" w:author="Syuan-Jyun Sun" w:date="2024-05-23T23:41:00Z">
        <w:r w:rsidR="00A000A5">
          <w:rPr>
            <w:rFonts w:cs="Arial"/>
            <w:bCs/>
            <w:color w:val="FF0000"/>
            <w:sz w:val="24"/>
            <w:szCs w:val="24"/>
          </w:rPr>
          <w:t xml:space="preserve">cass taxon </w:t>
        </w:r>
      </w:ins>
      <w:ins w:id="418" w:author="Syuan-Jyun Sun" w:date="2024-05-23T23:48:00Z">
        <w:r w:rsidR="00EE2B02">
          <w:rPr>
            <w:rFonts w:cs="Arial"/>
            <w:bCs/>
            <w:color w:val="FF0000"/>
            <w:sz w:val="24"/>
            <w:szCs w:val="24"/>
          </w:rPr>
          <w:t xml:space="preserve">significantly </w:t>
        </w:r>
      </w:ins>
      <w:ins w:id="419" w:author="Syuan-Jyun Sun" w:date="2024-05-23T23:41:00Z">
        <w:r w:rsidR="00A000A5">
          <w:rPr>
            <w:rFonts w:cs="Arial"/>
            <w:bCs/>
            <w:color w:val="FF0000"/>
            <w:sz w:val="24"/>
            <w:szCs w:val="24"/>
          </w:rPr>
          <w:t>influenced the larval mass</w:t>
        </w:r>
      </w:ins>
      <w:ins w:id="420" w:author="Syuan-Jyun Sun" w:date="2024-05-24T14:58:00Z">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16.25</w:t>
        </w:r>
        <w:r w:rsidR="00BB6033" w:rsidRPr="002E2162">
          <w:rPr>
            <w:rFonts w:cs="Arial"/>
            <w:bCs/>
            <w:color w:val="FF0000"/>
            <w:sz w:val="24"/>
            <w:szCs w:val="24"/>
          </w:rPr>
          <w:t xml:space="preserve">, </w:t>
        </w:r>
        <w:proofErr w:type="spellStart"/>
        <w:r w:rsidR="00BB6033" w:rsidRPr="002E2162">
          <w:rPr>
            <w:rFonts w:cs="Arial"/>
            <w:bCs/>
            <w:color w:val="FF0000"/>
            <w:sz w:val="24"/>
            <w:szCs w:val="24"/>
          </w:rPr>
          <w:t>d.f.</w:t>
        </w:r>
        <w:proofErr w:type="spellEnd"/>
        <w:r w:rsidR="00BB6033" w:rsidRPr="002E2162">
          <w:rPr>
            <w:rFonts w:cs="Arial"/>
            <w:bCs/>
            <w:color w:val="FF0000"/>
            <w:sz w:val="24"/>
            <w:szCs w:val="24"/>
          </w:rPr>
          <w:t xml:space="preserve"> = </w:t>
        </w:r>
        <w:r w:rsidR="00BB6033">
          <w:rPr>
            <w:rFonts w:cs="Arial"/>
            <w:bCs/>
            <w:color w:val="FF0000"/>
            <w:sz w:val="24"/>
            <w:szCs w:val="24"/>
          </w:rPr>
          <w:t>2</w:t>
        </w:r>
        <w:r w:rsidR="00BB6033" w:rsidRPr="002E2162">
          <w:rPr>
            <w:rFonts w:cs="Arial"/>
            <w:bCs/>
            <w:color w:val="FF0000"/>
            <w:sz w:val="24"/>
            <w:szCs w:val="24"/>
          </w:rPr>
          <w:t xml:space="preserve">, P </w:t>
        </w:r>
        <w:r w:rsidR="00BB6033">
          <w:rPr>
            <w:rFonts w:cs="Arial"/>
            <w:bCs/>
            <w:color w:val="FF0000"/>
            <w:sz w:val="24"/>
            <w:szCs w:val="24"/>
          </w:rPr>
          <w:t>&lt;</w:t>
        </w:r>
        <w:r w:rsidR="00BB6033" w:rsidRPr="002E2162">
          <w:rPr>
            <w:rFonts w:cs="Arial"/>
            <w:bCs/>
            <w:color w:val="FF0000"/>
            <w:sz w:val="24"/>
            <w:szCs w:val="24"/>
          </w:rPr>
          <w:t xml:space="preserve"> 0.</w:t>
        </w:r>
        <w:r w:rsidR="00BB6033">
          <w:rPr>
            <w:rFonts w:cs="Arial"/>
            <w:bCs/>
            <w:color w:val="FF0000"/>
            <w:sz w:val="24"/>
            <w:szCs w:val="24"/>
          </w:rPr>
          <w:t>001</w:t>
        </w:r>
      </w:ins>
      <w:ins w:id="421" w:author="Syuan-Jyun Sun" w:date="2024-05-24T15:27:00Z">
        <w:r w:rsidR="00B85E4E">
          <w:rPr>
            <w:rFonts w:cs="Arial"/>
            <w:bCs/>
            <w:color w:val="FF0000"/>
            <w:sz w:val="24"/>
            <w:szCs w:val="24"/>
          </w:rPr>
          <w:t>; Fig. 4f</w:t>
        </w:r>
      </w:ins>
      <w:ins w:id="422" w:author="Syuan-Jyun Sun" w:date="2024-05-24T14:58:00Z">
        <w:r w:rsidR="00BB6033">
          <w:rPr>
            <w:rFonts w:cs="Arial"/>
            <w:bCs/>
            <w:color w:val="FF0000"/>
            <w:sz w:val="24"/>
            <w:szCs w:val="24"/>
          </w:rPr>
          <w:t>)</w:t>
        </w:r>
      </w:ins>
      <w:ins w:id="423" w:author="Syuan-Jyun Sun" w:date="2024-05-23T23:48:00Z">
        <w:r w:rsidR="00EE2B02">
          <w:rPr>
            <w:rFonts w:cs="Arial"/>
            <w:bCs/>
            <w:color w:val="FF0000"/>
            <w:sz w:val="24"/>
            <w:szCs w:val="24"/>
          </w:rPr>
          <w:t xml:space="preserve"> </w:t>
        </w:r>
      </w:ins>
      <w:ins w:id="424" w:author="Syuan-Jyun Sun" w:date="2024-05-23T23:49:00Z">
        <w:r w:rsidR="00EE2B02">
          <w:rPr>
            <w:rFonts w:cs="Arial"/>
            <w:bCs/>
            <w:color w:val="FF0000"/>
            <w:sz w:val="24"/>
            <w:szCs w:val="24"/>
          </w:rPr>
          <w:t>–</w:t>
        </w:r>
      </w:ins>
      <w:ins w:id="425" w:author="Syuan-Jyun Sun" w:date="2024-05-23T23:41:00Z">
        <w:r w:rsidR="00A000A5">
          <w:rPr>
            <w:rFonts w:cs="Arial"/>
            <w:bCs/>
            <w:color w:val="FF0000"/>
            <w:sz w:val="24"/>
            <w:szCs w:val="24"/>
          </w:rPr>
          <w:t xml:space="preserve"> </w:t>
        </w:r>
      </w:ins>
      <w:ins w:id="426" w:author="Syuan-Jyun Sun" w:date="2024-05-23T23:49:00Z">
        <w:r w:rsidR="00EE2B02">
          <w:rPr>
            <w:rFonts w:cs="Arial"/>
            <w:bCs/>
            <w:color w:val="FF0000"/>
            <w:sz w:val="24"/>
            <w:szCs w:val="24"/>
          </w:rPr>
          <w:t xml:space="preserve">larvae fed bird carcasses had a heavier larval mass compared to those fed mammal carcasses </w:t>
        </w:r>
      </w:ins>
      <w:ins w:id="427" w:author="Syuan-Jyun Sun" w:date="2024-05-24T14:58:00Z">
        <w:r w:rsidR="00BB6033">
          <w:rPr>
            <w:rFonts w:cs="Arial"/>
            <w:bCs/>
            <w:color w:val="FF0000"/>
            <w:sz w:val="24"/>
            <w:szCs w:val="24"/>
          </w:rPr>
          <w:t>(</w:t>
        </w:r>
        <w:r w:rsidR="00BB6033">
          <w:rPr>
            <w:rFonts w:cs="Arial"/>
            <w:bCs/>
            <w:i/>
            <w:iCs/>
            <w:color w:val="FF0000"/>
            <w:sz w:val="24"/>
            <w:szCs w:val="24"/>
          </w:rPr>
          <w:t xml:space="preserve">t </w:t>
        </w:r>
        <w:r w:rsidR="00BB6033">
          <w:rPr>
            <w:rFonts w:cs="Arial"/>
            <w:bCs/>
            <w:color w:val="FF0000"/>
            <w:sz w:val="24"/>
            <w:szCs w:val="24"/>
          </w:rPr>
          <w:t>= -</w:t>
        </w:r>
      </w:ins>
      <w:ins w:id="428" w:author="Syuan-Jyun Sun" w:date="2024-05-24T14:59:00Z">
        <w:r w:rsidR="00BB6033">
          <w:rPr>
            <w:rFonts w:cs="Arial"/>
            <w:bCs/>
            <w:color w:val="FF0000"/>
            <w:sz w:val="24"/>
            <w:szCs w:val="24"/>
          </w:rPr>
          <w:t>3.93</w:t>
        </w:r>
      </w:ins>
      <w:ins w:id="429" w:author="Syuan-Jyun Sun" w:date="2024-05-24T14:58:00Z">
        <w:r w:rsidR="00BB6033">
          <w:rPr>
            <w:rFonts w:cs="Arial"/>
            <w:bCs/>
            <w:color w:val="FF0000"/>
            <w:sz w:val="24"/>
            <w:szCs w:val="24"/>
          </w:rPr>
          <w:t xml:space="preserve">, P </w:t>
        </w:r>
      </w:ins>
      <w:ins w:id="430" w:author="Syuan-Jyun Sun" w:date="2024-05-24T14:59:00Z">
        <w:r w:rsidR="00BB6033">
          <w:rPr>
            <w:rFonts w:cs="Arial"/>
            <w:bCs/>
            <w:color w:val="FF0000"/>
            <w:sz w:val="24"/>
            <w:szCs w:val="24"/>
          </w:rPr>
          <w:t>=</w:t>
        </w:r>
      </w:ins>
      <w:ins w:id="431" w:author="Syuan-Jyun Sun" w:date="2024-05-24T14:58:00Z">
        <w:r w:rsidR="00BB6033">
          <w:rPr>
            <w:rFonts w:cs="Arial"/>
            <w:bCs/>
            <w:color w:val="FF0000"/>
            <w:sz w:val="24"/>
            <w:szCs w:val="24"/>
          </w:rPr>
          <w:t xml:space="preserve"> 0.00</w:t>
        </w:r>
      </w:ins>
      <w:ins w:id="432" w:author="Syuan-Jyun Sun" w:date="2024-05-24T14:59:00Z">
        <w:r w:rsidR="00BB6033">
          <w:rPr>
            <w:rFonts w:cs="Arial"/>
            <w:bCs/>
            <w:color w:val="FF0000"/>
            <w:sz w:val="24"/>
            <w:szCs w:val="24"/>
          </w:rPr>
          <w:t>2</w:t>
        </w:r>
      </w:ins>
      <w:ins w:id="433" w:author="Syuan-Jyun Sun" w:date="2024-05-24T14:58:00Z">
        <w:r w:rsidR="00BB6033">
          <w:rPr>
            <w:rFonts w:cs="Arial"/>
            <w:bCs/>
            <w:color w:val="FF0000"/>
            <w:sz w:val="24"/>
            <w:szCs w:val="24"/>
          </w:rPr>
          <w:t xml:space="preserve">) </w:t>
        </w:r>
      </w:ins>
      <w:ins w:id="434" w:author="Syuan-Jyun Sun" w:date="2024-05-23T23:49:00Z">
        <w:r w:rsidR="00EE2B02">
          <w:rPr>
            <w:rFonts w:cs="Arial"/>
            <w:bCs/>
            <w:color w:val="FF0000"/>
            <w:sz w:val="24"/>
            <w:szCs w:val="24"/>
          </w:rPr>
          <w:t xml:space="preserve">and </w:t>
        </w:r>
      </w:ins>
      <w:ins w:id="435" w:author="Syuan-Jyun Sun" w:date="2024-05-24T14:59:00Z">
        <w:r w:rsidR="00BB6033">
          <w:rPr>
            <w:rFonts w:cs="Arial"/>
            <w:bCs/>
            <w:color w:val="FF0000"/>
            <w:sz w:val="24"/>
            <w:szCs w:val="24"/>
          </w:rPr>
          <w:t xml:space="preserve">was </w:t>
        </w:r>
      </w:ins>
      <w:ins w:id="436" w:author="Syuan-Jyun Sun" w:date="2024-05-24T15:13:00Z">
        <w:r w:rsidR="00E917B8">
          <w:rPr>
            <w:rFonts w:cs="Arial"/>
            <w:bCs/>
            <w:color w:val="FF0000"/>
            <w:sz w:val="24"/>
            <w:szCs w:val="24"/>
          </w:rPr>
          <w:t>slightly</w:t>
        </w:r>
      </w:ins>
      <w:ins w:id="437" w:author="Syuan-Jyun Sun" w:date="2024-05-23T23:49:00Z">
        <w:r w:rsidR="00EE2B02">
          <w:rPr>
            <w:rFonts w:cs="Arial"/>
            <w:bCs/>
            <w:color w:val="FF0000"/>
            <w:sz w:val="24"/>
            <w:szCs w:val="24"/>
          </w:rPr>
          <w:t xml:space="preserve"> heavier than those fed reptile carcasses</w:t>
        </w:r>
      </w:ins>
      <w:ins w:id="438" w:author="Syuan-Jyun Sun" w:date="2024-05-24T14:58:00Z">
        <w:r w:rsidR="00BB6033">
          <w:rPr>
            <w:rFonts w:cs="Arial"/>
            <w:bCs/>
            <w:color w:val="FF0000"/>
            <w:sz w:val="24"/>
            <w:szCs w:val="24"/>
          </w:rPr>
          <w:t xml:space="preserve"> (</w:t>
        </w:r>
      </w:ins>
      <w:ins w:id="439" w:author="Syuan-Jyun Sun" w:date="2024-05-24T14:59:00Z">
        <w:r w:rsidR="00BB6033">
          <w:rPr>
            <w:rFonts w:cs="Arial"/>
            <w:bCs/>
            <w:i/>
            <w:iCs/>
            <w:color w:val="FF0000"/>
            <w:sz w:val="24"/>
            <w:szCs w:val="24"/>
          </w:rPr>
          <w:t>t</w:t>
        </w:r>
      </w:ins>
      <w:ins w:id="440" w:author="Syuan-Jyun Sun" w:date="2024-05-24T14:58:00Z">
        <w:r w:rsidR="00BB6033">
          <w:rPr>
            <w:rFonts w:cs="Arial"/>
            <w:bCs/>
            <w:i/>
            <w:iCs/>
            <w:color w:val="FF0000"/>
            <w:sz w:val="24"/>
            <w:szCs w:val="24"/>
          </w:rPr>
          <w:t xml:space="preserve"> </w:t>
        </w:r>
        <w:r w:rsidR="00BB6033">
          <w:rPr>
            <w:rFonts w:cs="Arial"/>
            <w:bCs/>
            <w:color w:val="FF0000"/>
            <w:sz w:val="24"/>
            <w:szCs w:val="24"/>
          </w:rPr>
          <w:t xml:space="preserve">= </w:t>
        </w:r>
      </w:ins>
      <w:ins w:id="441" w:author="Syuan-Jyun Sun" w:date="2024-05-24T14:59:00Z">
        <w:r w:rsidR="00BB6033">
          <w:rPr>
            <w:rFonts w:cs="Arial"/>
            <w:bCs/>
            <w:color w:val="FF0000"/>
            <w:sz w:val="24"/>
            <w:szCs w:val="24"/>
          </w:rPr>
          <w:t>2.40</w:t>
        </w:r>
      </w:ins>
      <w:ins w:id="442" w:author="Syuan-Jyun Sun" w:date="2024-05-24T14:58:00Z">
        <w:r w:rsidR="00BB6033">
          <w:rPr>
            <w:rFonts w:cs="Arial"/>
            <w:bCs/>
            <w:color w:val="FF0000"/>
            <w:sz w:val="24"/>
            <w:szCs w:val="24"/>
          </w:rPr>
          <w:t xml:space="preserve">, P </w:t>
        </w:r>
      </w:ins>
      <w:ins w:id="443" w:author="Syuan-Jyun Sun" w:date="2024-05-24T14:59:00Z">
        <w:r w:rsidR="00BB6033">
          <w:rPr>
            <w:rFonts w:cs="Arial"/>
            <w:bCs/>
            <w:color w:val="FF0000"/>
            <w:sz w:val="24"/>
            <w:szCs w:val="24"/>
          </w:rPr>
          <w:t>=</w:t>
        </w:r>
      </w:ins>
      <w:ins w:id="444" w:author="Syuan-Jyun Sun" w:date="2024-05-24T14:58:00Z">
        <w:r w:rsidR="00BB6033">
          <w:rPr>
            <w:rFonts w:cs="Arial"/>
            <w:bCs/>
            <w:color w:val="FF0000"/>
            <w:sz w:val="24"/>
            <w:szCs w:val="24"/>
          </w:rPr>
          <w:t xml:space="preserve"> 0.0</w:t>
        </w:r>
      </w:ins>
      <w:ins w:id="445" w:author="Syuan-Jyun Sun" w:date="2024-05-24T15:00:00Z">
        <w:r w:rsidR="00BB6033">
          <w:rPr>
            <w:rFonts w:cs="Arial"/>
            <w:bCs/>
            <w:color w:val="FF0000"/>
            <w:sz w:val="24"/>
            <w:szCs w:val="24"/>
          </w:rPr>
          <w:t>65</w:t>
        </w:r>
      </w:ins>
      <w:ins w:id="446" w:author="Syuan-Jyun Sun" w:date="2024-05-24T14:58:00Z">
        <w:r w:rsidR="00BB6033">
          <w:rPr>
            <w:rFonts w:cs="Arial"/>
            <w:bCs/>
            <w:color w:val="FF0000"/>
            <w:sz w:val="24"/>
            <w:szCs w:val="24"/>
          </w:rPr>
          <w:t>)</w:t>
        </w:r>
      </w:ins>
      <w:ins w:id="447" w:author="Syuan-Jyun Sun" w:date="2024-05-23T23:49:00Z">
        <w:r w:rsidR="0019183B">
          <w:rPr>
            <w:rFonts w:cs="Arial"/>
            <w:bCs/>
            <w:color w:val="FF0000"/>
            <w:sz w:val="24"/>
            <w:szCs w:val="24"/>
          </w:rPr>
          <w:t>.</w:t>
        </w:r>
      </w:ins>
      <w:ins w:id="448" w:author="Syuan-Jyun Sun" w:date="2024-05-24T15:04:00Z">
        <w:r w:rsidR="00347092">
          <w:rPr>
            <w:rFonts w:cs="Arial"/>
            <w:bCs/>
            <w:color w:val="FF0000"/>
            <w:sz w:val="24"/>
            <w:szCs w:val="24"/>
          </w:rPr>
          <w:t xml:space="preserve"> </w:t>
        </w:r>
      </w:ins>
      <w:ins w:id="449" w:author="Syuan-Jyun Sun" w:date="2024-05-24T15:07:00Z">
        <w:r w:rsidR="00347092">
          <w:rPr>
            <w:rFonts w:cs="Arial"/>
            <w:bCs/>
            <w:color w:val="FF0000"/>
            <w:sz w:val="24"/>
            <w:szCs w:val="24"/>
          </w:rPr>
          <w:t xml:space="preserve">Combining </w:t>
        </w:r>
      </w:ins>
      <w:ins w:id="450" w:author="Syuan-Jyun Sun" w:date="2024-05-24T15:08:00Z">
        <w:r w:rsidR="00347092">
          <w:rPr>
            <w:rFonts w:cs="Arial"/>
            <w:bCs/>
            <w:color w:val="FF0000"/>
            <w:sz w:val="24"/>
            <w:szCs w:val="24"/>
          </w:rPr>
          <w:t xml:space="preserve">lab and wild carcasses, </w:t>
        </w:r>
      </w:ins>
      <w:ins w:id="451" w:author="Syuan-Jyun Sun" w:date="2024-05-24T15:05:00Z">
        <w:r w:rsidR="00347092">
          <w:rPr>
            <w:rFonts w:cs="Arial"/>
            <w:bCs/>
            <w:color w:val="FF0000"/>
            <w:sz w:val="24"/>
            <w:szCs w:val="24"/>
          </w:rPr>
          <w:t>nutrient content</w:t>
        </w:r>
      </w:ins>
      <w:ins w:id="452" w:author="Syuan-Jyun Sun" w:date="2024-05-24T15:06:00Z">
        <w:r w:rsidR="00347092">
          <w:rPr>
            <w:rFonts w:cs="Arial"/>
            <w:bCs/>
            <w:color w:val="FF0000"/>
            <w:sz w:val="24"/>
            <w:szCs w:val="24"/>
          </w:rPr>
          <w:t xml:space="preserve">, </w:t>
        </w:r>
      </w:ins>
      <w:ins w:id="453" w:author="Syuan-Jyun Sun" w:date="2024-05-24T15:11:00Z">
        <w:r w:rsidR="008744EB">
          <w:rPr>
            <w:rFonts w:cs="Arial"/>
            <w:bCs/>
            <w:color w:val="FF0000"/>
            <w:sz w:val="24"/>
            <w:szCs w:val="24"/>
          </w:rPr>
          <w:t>whether</w:t>
        </w:r>
      </w:ins>
      <w:ins w:id="454" w:author="Syuan-Jyun Sun" w:date="2024-05-24T15:07:00Z">
        <w:r w:rsidR="00347092">
          <w:rPr>
            <w:rFonts w:cs="Arial"/>
            <w:bCs/>
            <w:color w:val="FF0000"/>
            <w:sz w:val="24"/>
            <w:szCs w:val="24"/>
          </w:rPr>
          <w:t xml:space="preserve"> protein </w:t>
        </w:r>
      </w:ins>
      <w:ins w:id="455" w:author="Syuan-Jyun Sun" w:date="2024-05-24T15:11:00Z">
        <w:r w:rsidR="008744EB">
          <w:rPr>
            <w:rFonts w:cs="Arial"/>
            <w:bCs/>
            <w:color w:val="FF0000"/>
            <w:sz w:val="24"/>
            <w:szCs w:val="24"/>
          </w:rPr>
          <w:t>or</w:t>
        </w:r>
      </w:ins>
      <w:ins w:id="456" w:author="Syuan-Jyun Sun" w:date="2024-05-24T15:07:00Z">
        <w:r w:rsidR="00347092">
          <w:rPr>
            <w:rFonts w:cs="Arial"/>
            <w:bCs/>
            <w:color w:val="FF0000"/>
            <w:sz w:val="24"/>
            <w:szCs w:val="24"/>
          </w:rPr>
          <w:t xml:space="preserve"> fat,</w:t>
        </w:r>
      </w:ins>
      <w:ins w:id="457" w:author="Syuan-Jyun Sun" w:date="2024-05-24T15:05:00Z">
        <w:r w:rsidR="00347092">
          <w:rPr>
            <w:rFonts w:cs="Arial"/>
            <w:bCs/>
            <w:color w:val="FF0000"/>
            <w:sz w:val="24"/>
            <w:szCs w:val="24"/>
          </w:rPr>
          <w:t xml:space="preserve"> </w:t>
        </w:r>
      </w:ins>
      <w:ins w:id="458" w:author="Syuan-Jyun Sun" w:date="2024-05-24T15:11:00Z">
        <w:r w:rsidR="008744EB">
          <w:rPr>
            <w:rFonts w:cs="Arial"/>
            <w:bCs/>
            <w:color w:val="FF0000"/>
            <w:sz w:val="24"/>
            <w:szCs w:val="24"/>
          </w:rPr>
          <w:t xml:space="preserve">did not </w:t>
        </w:r>
      </w:ins>
      <w:ins w:id="459" w:author="Syuan-Jyun Sun" w:date="2024-05-24T15:05:00Z">
        <w:r w:rsidR="00347092">
          <w:rPr>
            <w:rFonts w:cs="Arial"/>
            <w:bCs/>
            <w:color w:val="FF0000"/>
            <w:sz w:val="24"/>
            <w:szCs w:val="24"/>
          </w:rPr>
          <w:t xml:space="preserve">explain </w:t>
        </w:r>
      </w:ins>
      <w:ins w:id="460" w:author="Syuan-Jyun Sun" w:date="2024-05-24T15:06:00Z">
        <w:r w:rsidR="00347092">
          <w:rPr>
            <w:rFonts w:cs="Arial"/>
            <w:bCs/>
            <w:color w:val="FF0000"/>
            <w:sz w:val="24"/>
            <w:szCs w:val="24"/>
          </w:rPr>
          <w:t>variations in individual larval mass at dispersal</w:t>
        </w:r>
      </w:ins>
      <w:ins w:id="461" w:author="Syuan-Jyun Sun" w:date="2024-05-24T15:28:00Z">
        <w:r w:rsidR="00B85E4E">
          <w:rPr>
            <w:rFonts w:cs="Arial"/>
            <w:bCs/>
            <w:color w:val="FF0000"/>
            <w:sz w:val="24"/>
            <w:szCs w:val="24"/>
          </w:rPr>
          <w:t xml:space="preserve"> (Fig. S2a,c)</w:t>
        </w:r>
      </w:ins>
      <w:ins w:id="462" w:author="Syuan-Jyun Sun" w:date="2024-05-24T15:08:00Z">
        <w:r w:rsidR="00347092">
          <w:rPr>
            <w:rFonts w:cs="Arial"/>
            <w:bCs/>
            <w:color w:val="FF0000"/>
            <w:sz w:val="24"/>
            <w:szCs w:val="24"/>
          </w:rPr>
          <w:t>. However, focusing on wild carcasses, larvae fed with carcas</w:t>
        </w:r>
      </w:ins>
      <w:ins w:id="463" w:author="Syuan-Jyun Sun" w:date="2024-05-24T15:09:00Z">
        <w:r w:rsidR="00347092">
          <w:rPr>
            <w:rFonts w:cs="Arial"/>
            <w:bCs/>
            <w:color w:val="FF0000"/>
            <w:sz w:val="24"/>
            <w:szCs w:val="24"/>
          </w:rPr>
          <w:t xml:space="preserve">ses of </w:t>
        </w:r>
      </w:ins>
      <w:ins w:id="464" w:author="Syuan-Jyun Sun" w:date="2024-05-24T15:08:00Z">
        <w:r w:rsidR="00347092">
          <w:rPr>
            <w:rFonts w:cs="Arial"/>
            <w:bCs/>
            <w:color w:val="FF0000"/>
            <w:sz w:val="24"/>
            <w:szCs w:val="24"/>
          </w:rPr>
          <w:t>higher fat content</w:t>
        </w:r>
      </w:ins>
      <w:ins w:id="465" w:author="Syuan-Jyun Sun" w:date="2024-05-24T15:29:00Z">
        <w:r w:rsidR="00B85E4E">
          <w:rPr>
            <w:rFonts w:cs="Arial"/>
            <w:bCs/>
            <w:color w:val="FF0000"/>
            <w:sz w:val="24"/>
            <w:szCs w:val="24"/>
          </w:rPr>
          <w:t xml:space="preserve"> (but not higher protein content; Fig. S2b)</w:t>
        </w:r>
      </w:ins>
      <w:ins w:id="466" w:author="Syuan-Jyun Sun" w:date="2024-05-24T15:08:00Z">
        <w:r w:rsidR="00347092">
          <w:rPr>
            <w:rFonts w:cs="Arial"/>
            <w:bCs/>
            <w:color w:val="FF0000"/>
            <w:sz w:val="24"/>
            <w:szCs w:val="24"/>
          </w:rPr>
          <w:t xml:space="preserve"> </w:t>
        </w:r>
      </w:ins>
      <w:ins w:id="467" w:author="Syuan-Jyun Sun" w:date="2024-05-24T15:09:00Z">
        <w:r w:rsidR="00347092">
          <w:rPr>
            <w:rFonts w:cs="Arial"/>
            <w:bCs/>
            <w:color w:val="FF0000"/>
            <w:sz w:val="24"/>
            <w:szCs w:val="24"/>
          </w:rPr>
          <w:t>grew heavier (</w:t>
        </w:r>
        <w:r w:rsidR="00347092" w:rsidRPr="002E2162">
          <w:rPr>
            <w:rFonts w:cs="Arial"/>
            <w:bCs/>
            <w:color w:val="FF0000"/>
            <w:sz w:val="24"/>
            <w:szCs w:val="24"/>
          </w:rPr>
          <w:t>χ</w:t>
        </w:r>
        <w:r w:rsidR="00347092" w:rsidRPr="002E2162">
          <w:rPr>
            <w:rFonts w:cs="Arial"/>
            <w:bCs/>
            <w:color w:val="FF0000"/>
            <w:sz w:val="24"/>
            <w:szCs w:val="24"/>
            <w:vertAlign w:val="superscript"/>
          </w:rPr>
          <w:t>2</w:t>
        </w:r>
        <w:r w:rsidR="00347092" w:rsidRPr="002E2162">
          <w:rPr>
            <w:rFonts w:cs="Arial"/>
            <w:bCs/>
            <w:color w:val="FF0000"/>
            <w:sz w:val="24"/>
            <w:szCs w:val="24"/>
          </w:rPr>
          <w:t xml:space="preserve"> = </w:t>
        </w:r>
      </w:ins>
      <w:ins w:id="468" w:author="Syuan-Jyun Sun" w:date="2024-05-24T15:10:00Z">
        <w:r w:rsidR="00347092">
          <w:rPr>
            <w:rFonts w:cs="Arial"/>
            <w:bCs/>
            <w:color w:val="FF0000"/>
            <w:sz w:val="24"/>
            <w:szCs w:val="24"/>
          </w:rPr>
          <w:t>6.35</w:t>
        </w:r>
      </w:ins>
      <w:ins w:id="469" w:author="Syuan-Jyun Sun" w:date="2024-05-24T15:09:00Z">
        <w:r w:rsidR="00347092" w:rsidRPr="002E2162">
          <w:rPr>
            <w:rFonts w:cs="Arial"/>
            <w:bCs/>
            <w:color w:val="FF0000"/>
            <w:sz w:val="24"/>
            <w:szCs w:val="24"/>
          </w:rPr>
          <w:t xml:space="preserve">, </w:t>
        </w:r>
        <w:proofErr w:type="spellStart"/>
        <w:r w:rsidR="00347092" w:rsidRPr="002E2162">
          <w:rPr>
            <w:rFonts w:cs="Arial"/>
            <w:bCs/>
            <w:color w:val="FF0000"/>
            <w:sz w:val="24"/>
            <w:szCs w:val="24"/>
          </w:rPr>
          <w:t>d.f.</w:t>
        </w:r>
        <w:proofErr w:type="spellEnd"/>
        <w:r w:rsidR="00347092" w:rsidRPr="002E2162">
          <w:rPr>
            <w:rFonts w:cs="Arial"/>
            <w:bCs/>
            <w:color w:val="FF0000"/>
            <w:sz w:val="24"/>
            <w:szCs w:val="24"/>
          </w:rPr>
          <w:t xml:space="preserve"> = </w:t>
        </w:r>
      </w:ins>
      <w:ins w:id="470" w:author="Syuan-Jyun Sun" w:date="2024-05-24T15:10:00Z">
        <w:r w:rsidR="00347092">
          <w:rPr>
            <w:rFonts w:cs="Arial"/>
            <w:bCs/>
            <w:color w:val="FF0000"/>
            <w:sz w:val="24"/>
            <w:szCs w:val="24"/>
          </w:rPr>
          <w:t>1</w:t>
        </w:r>
      </w:ins>
      <w:ins w:id="471" w:author="Syuan-Jyun Sun" w:date="2024-05-24T15:09:00Z">
        <w:r w:rsidR="00347092" w:rsidRPr="002E2162">
          <w:rPr>
            <w:rFonts w:cs="Arial"/>
            <w:bCs/>
            <w:color w:val="FF0000"/>
            <w:sz w:val="24"/>
            <w:szCs w:val="24"/>
          </w:rPr>
          <w:t xml:space="preserve">, P </w:t>
        </w:r>
      </w:ins>
      <w:ins w:id="472" w:author="Syuan-Jyun Sun" w:date="2024-05-24T15:10:00Z">
        <w:r w:rsidR="00347092">
          <w:rPr>
            <w:rFonts w:cs="Arial"/>
            <w:bCs/>
            <w:color w:val="FF0000"/>
            <w:sz w:val="24"/>
            <w:szCs w:val="24"/>
          </w:rPr>
          <w:t>=</w:t>
        </w:r>
      </w:ins>
      <w:ins w:id="473" w:author="Syuan-Jyun Sun" w:date="2024-05-24T15:09:00Z">
        <w:r w:rsidR="00347092" w:rsidRPr="002E2162">
          <w:rPr>
            <w:rFonts w:cs="Arial"/>
            <w:bCs/>
            <w:color w:val="FF0000"/>
            <w:sz w:val="24"/>
            <w:szCs w:val="24"/>
          </w:rPr>
          <w:t xml:space="preserve"> 0.</w:t>
        </w:r>
        <w:r w:rsidR="00347092">
          <w:rPr>
            <w:rFonts w:cs="Arial"/>
            <w:bCs/>
            <w:color w:val="FF0000"/>
            <w:sz w:val="24"/>
            <w:szCs w:val="24"/>
          </w:rPr>
          <w:t>01</w:t>
        </w:r>
      </w:ins>
      <w:ins w:id="474" w:author="Syuan-Jyun Sun" w:date="2024-05-24T15:10:00Z">
        <w:r w:rsidR="008744EB">
          <w:rPr>
            <w:rFonts w:cs="Arial"/>
            <w:bCs/>
            <w:color w:val="FF0000"/>
            <w:sz w:val="24"/>
            <w:szCs w:val="24"/>
          </w:rPr>
          <w:t>2</w:t>
        </w:r>
      </w:ins>
      <w:ins w:id="475" w:author="Syuan-Jyun Sun" w:date="2024-05-24T15:29:00Z">
        <w:r w:rsidR="00B85E4E">
          <w:rPr>
            <w:rFonts w:cs="Arial"/>
            <w:bCs/>
            <w:color w:val="FF0000"/>
            <w:sz w:val="24"/>
            <w:szCs w:val="24"/>
          </w:rPr>
          <w:t>;</w:t>
        </w:r>
        <w:r w:rsidR="00B85E4E" w:rsidRPr="00B85E4E">
          <w:rPr>
            <w:rFonts w:cs="Arial"/>
            <w:bCs/>
            <w:color w:val="FF0000"/>
            <w:sz w:val="24"/>
            <w:szCs w:val="24"/>
          </w:rPr>
          <w:t xml:space="preserve"> </w:t>
        </w:r>
        <w:r w:rsidR="00B85E4E">
          <w:rPr>
            <w:rFonts w:cs="Arial"/>
            <w:bCs/>
            <w:color w:val="FF0000"/>
            <w:sz w:val="24"/>
            <w:szCs w:val="24"/>
          </w:rPr>
          <w:t>Fig. S2d</w:t>
        </w:r>
      </w:ins>
      <w:ins w:id="476" w:author="Syuan-Jyun Sun" w:date="2024-05-24T15:09:00Z">
        <w:r w:rsidR="00347092">
          <w:rPr>
            <w:rFonts w:cs="Arial"/>
            <w:bCs/>
            <w:color w:val="FF0000"/>
            <w:sz w:val="24"/>
            <w:szCs w:val="24"/>
          </w:rPr>
          <w:t>).</w:t>
        </w:r>
      </w:ins>
      <w:ins w:id="477" w:author="Syuan-Jyun Sun" w:date="2024-05-24T15:07:00Z">
        <w:r w:rsidR="00347092">
          <w:rPr>
            <w:rFonts w:cs="Arial"/>
            <w:bCs/>
            <w:color w:val="FF0000"/>
            <w:sz w:val="24"/>
            <w:szCs w:val="24"/>
          </w:rPr>
          <w:t xml:space="preserve"> </w:t>
        </w:r>
      </w:ins>
    </w:p>
    <w:p w14:paraId="0B69D2F6" w14:textId="77777777"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42B80C69"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9406D1" w:rsidRPr="00265662">
        <w:rPr>
          <w:rFonts w:cs="Arial"/>
          <w:bCs/>
          <w:sz w:val="24"/>
          <w:szCs w:val="24"/>
        </w:rPr>
        <w:t xml:space="preserve">;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431D31" w:rsidP="00E442BE">
      <w:pPr>
        <w:spacing w:line="480" w:lineRule="auto"/>
        <w:rPr>
          <w:rFonts w:cs="Arial"/>
          <w:b/>
          <w:sz w:val="24"/>
          <w:szCs w:val="24"/>
        </w:rPr>
      </w:pPr>
      <w:commentRangeStart w:id="478"/>
      <w:r w:rsidRPr="00EB667F">
        <w:rPr>
          <w:rFonts w:cs="Arial"/>
          <w:b/>
          <w:sz w:val="24"/>
          <w:szCs w:val="24"/>
        </w:rPr>
        <w:lastRenderedPageBreak/>
        <w:t>Discussion</w:t>
      </w:r>
      <w:commentRangeEnd w:id="478"/>
      <w:r w:rsidR="00580897">
        <w:rPr>
          <w:rStyle w:val="CommentReference"/>
        </w:rPr>
        <w:commentReference w:id="478"/>
      </w:r>
    </w:p>
    <w:p w14:paraId="1F1CF12B" w14:textId="30301B56"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commentRangeStart w:id="479"/>
      <w:commentRangeStart w:id="480"/>
      <w:r w:rsidR="002D0CDF" w:rsidRPr="003C1719">
        <w:rPr>
          <w:rFonts w:cs="Arial"/>
          <w:bCs/>
          <w:color w:val="FF0000"/>
          <w:sz w:val="24"/>
          <w:szCs w:val="24"/>
        </w:rPr>
        <w:t>However,</w:t>
      </w:r>
      <w:r w:rsidR="003C1719" w:rsidRPr="003C1719">
        <w:rPr>
          <w:rFonts w:cs="Arial"/>
          <w:bCs/>
          <w:color w:val="FF0000"/>
          <w:sz w:val="24"/>
          <w:szCs w:val="24"/>
        </w:rPr>
        <w:t xml:space="preserve"> larvae feeding on diets from bird carcass tissue</w:t>
      </w:r>
      <w:r w:rsidR="0049196A">
        <w:rPr>
          <w:rFonts w:cs="Arial"/>
          <w:bCs/>
          <w:color w:val="FF0000"/>
          <w:sz w:val="24"/>
          <w:szCs w:val="24"/>
        </w:rPr>
        <w:t xml:space="preserve"> </w:t>
      </w:r>
      <w:del w:id="481" w:author="Syuan-Jyun Sun" w:date="2024-05-24T15:17:00Z">
        <w:r w:rsidR="0049196A" w:rsidDel="00ED17C2">
          <w:rPr>
            <w:rFonts w:cs="Arial"/>
            <w:bCs/>
            <w:color w:val="FF0000"/>
            <w:sz w:val="24"/>
            <w:szCs w:val="24"/>
          </w:rPr>
          <w:delText xml:space="preserve">(which had a </w:delText>
        </w:r>
        <w:r w:rsidR="00AB3905" w:rsidDel="00ED17C2">
          <w:rPr>
            <w:rFonts w:cs="Arial"/>
            <w:bCs/>
            <w:color w:val="FF0000"/>
            <w:sz w:val="24"/>
            <w:szCs w:val="24"/>
          </w:rPr>
          <w:delText xml:space="preserve">relatively </w:delText>
        </w:r>
        <w:r w:rsidR="0049196A" w:rsidDel="00ED17C2">
          <w:rPr>
            <w:rFonts w:cs="Arial"/>
            <w:bCs/>
            <w:color w:val="FF0000"/>
            <w:sz w:val="24"/>
            <w:szCs w:val="24"/>
          </w:rPr>
          <w:delText>higher protein content)</w:delText>
        </w:r>
        <w:r w:rsidR="003C1719" w:rsidRPr="003C1719" w:rsidDel="00ED17C2">
          <w:rPr>
            <w:rFonts w:cs="Arial"/>
            <w:bCs/>
            <w:color w:val="FF0000"/>
            <w:sz w:val="24"/>
            <w:szCs w:val="24"/>
          </w:rPr>
          <w:delText xml:space="preserve"> </w:delText>
        </w:r>
      </w:del>
      <w:r w:rsidR="003C1719" w:rsidRPr="003C1719">
        <w:rPr>
          <w:rFonts w:cs="Arial"/>
          <w:bCs/>
          <w:color w:val="FF0000"/>
          <w:sz w:val="24"/>
          <w:szCs w:val="24"/>
        </w:rPr>
        <w:t xml:space="preserve">did grew better than those feeding on diets from mammal and reptile tissue. </w:t>
      </w:r>
      <w:commentRangeEnd w:id="479"/>
      <w:r w:rsidR="003C1719">
        <w:rPr>
          <w:rStyle w:val="CommentReference"/>
        </w:rPr>
        <w:commentReference w:id="479"/>
      </w:r>
      <w:commentRangeEnd w:id="480"/>
      <w:r w:rsidR="00E917B8">
        <w:rPr>
          <w:rStyle w:val="CommentReference"/>
        </w:rPr>
        <w:commentReference w:id="480"/>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024B20A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76F6021E"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commentRangeStart w:id="482"/>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5E0277" w:rsidRPr="009F4D1C">
        <w:rPr>
          <w:rFonts w:cs="Arial"/>
          <w:bCs/>
          <w:sz w:val="24"/>
          <w:szCs w:val="24"/>
        </w:rPr>
        <w:t>weight</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r w:rsidR="00C92760" w:rsidRPr="00395DFB">
        <w:rPr>
          <w:rFonts w:cs="Arial"/>
          <w:bCs/>
          <w:sz w:val="24"/>
          <w:szCs w:val="24"/>
        </w:rPr>
        <w:t xml:space="preserve">In fact, </w:t>
      </w:r>
      <w:r w:rsidR="009F4D1C" w:rsidRPr="00395DFB">
        <w:rPr>
          <w:rFonts w:cs="Arial"/>
          <w:bCs/>
          <w:sz w:val="24"/>
          <w:szCs w:val="24"/>
        </w:rPr>
        <w:t xml:space="preserve">the difference </w:t>
      </w:r>
      <w:r w:rsidR="00395DFB" w:rsidRPr="00395DFB">
        <w:rPr>
          <w:rFonts w:cs="Arial"/>
          <w:bCs/>
          <w:sz w:val="24"/>
          <w:szCs w:val="24"/>
        </w:rPr>
        <w:t xml:space="preserve">in brood mass </w:t>
      </w:r>
      <w:r w:rsidR="009F4D1C" w:rsidRPr="00395DFB">
        <w:rPr>
          <w:rFonts w:cs="Arial"/>
          <w:bCs/>
          <w:sz w:val="24"/>
          <w:szCs w:val="24"/>
        </w:rPr>
        <w:t xml:space="preserve">between lab and wild carcasses </w:t>
      </w:r>
      <w:r w:rsidR="00C36893">
        <w:rPr>
          <w:rFonts w:cs="Arial"/>
          <w:bCs/>
          <w:sz w:val="24"/>
          <w:szCs w:val="24"/>
        </w:rPr>
        <w:t>was observed</w:t>
      </w:r>
      <w:r w:rsidR="00721EDA">
        <w:rPr>
          <w:rFonts w:cs="Arial"/>
          <w:bCs/>
          <w:sz w:val="24"/>
          <w:szCs w:val="24"/>
        </w:rPr>
        <w:t xml:space="preserve"> </w:t>
      </w:r>
      <w:r w:rsidR="009F4D1C" w:rsidRPr="00395DFB">
        <w:rPr>
          <w:rFonts w:cs="Arial"/>
          <w:bCs/>
          <w:sz w:val="24"/>
          <w:szCs w:val="24"/>
        </w:rPr>
        <w:t>on large carcasses, which may be largely due to</w:t>
      </w:r>
      <w:r w:rsidR="00DC4C76">
        <w:rPr>
          <w:rFonts w:cs="Arial"/>
          <w:bCs/>
          <w:sz w:val="24"/>
          <w:szCs w:val="24"/>
        </w:rPr>
        <w:t xml:space="preserve"> </w:t>
      </w:r>
      <w:r w:rsidR="009F4D1C" w:rsidRPr="00395DFB">
        <w:rPr>
          <w:rFonts w:cs="Arial"/>
          <w:bCs/>
          <w:sz w:val="24"/>
          <w:szCs w:val="24"/>
        </w:rPr>
        <w:t xml:space="preserve">limited sample sizes, whereas the patterns on small and medium carcasses were mostly </w:t>
      </w:r>
      <w:r w:rsidR="009F4D1C" w:rsidRPr="009D42A5">
        <w:rPr>
          <w:rFonts w:cs="Arial"/>
          <w:bCs/>
          <w:sz w:val="24"/>
          <w:szCs w:val="24"/>
        </w:rPr>
        <w:t>similar.</w:t>
      </w:r>
      <w:r w:rsidR="009D42A5" w:rsidRPr="009D42A5">
        <w:rPr>
          <w:rFonts w:cs="Arial"/>
          <w:bCs/>
          <w:sz w:val="24"/>
          <w:szCs w:val="24"/>
        </w:rPr>
        <w:t xml:space="preserve"> </w:t>
      </w:r>
      <w:commentRangeEnd w:id="482"/>
      <w:r w:rsidR="00420EDD">
        <w:rPr>
          <w:rStyle w:val="CommentReference"/>
        </w:rPr>
        <w:commentReference w:id="482"/>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r>
      <w:commentRangeStart w:id="483"/>
      <w:commentRangeStart w:id="484"/>
      <w:r w:rsidRPr="00872835">
        <w:rPr>
          <w:rFonts w:cs="Arial"/>
          <w:bCs/>
          <w:sz w:val="24"/>
          <w:szCs w:val="24"/>
        </w:rPr>
        <w:t>Although</w:t>
      </w:r>
      <w:commentRangeEnd w:id="483"/>
      <w:r w:rsidR="001D4253">
        <w:rPr>
          <w:rStyle w:val="CommentReference"/>
        </w:rPr>
        <w:commentReference w:id="483"/>
      </w:r>
      <w:commentRangeEnd w:id="484"/>
      <w:r w:rsidR="009F2528">
        <w:rPr>
          <w:rStyle w:val="CommentReference"/>
        </w:rPr>
        <w:commentReference w:id="484"/>
      </w:r>
      <w:r w:rsidRPr="00872835">
        <w:rPr>
          <w:rFonts w:cs="Arial"/>
          <w:bCs/>
          <w:sz w:val="24"/>
          <w:szCs w:val="24"/>
        </w:rPr>
        <w:t xml:space="preserve">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were reared 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lastRenderedPageBreak/>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332B6416"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 xml:space="preserve">larval </w:t>
      </w:r>
      <w:commentRangeStart w:id="485"/>
      <w:r w:rsidR="00E23A24" w:rsidRPr="000145CA">
        <w:rPr>
          <w:sz w:val="24"/>
          <w:szCs w:val="24"/>
        </w:rPr>
        <w:t>competition</w:t>
      </w:r>
      <w:commentRangeEnd w:id="485"/>
      <w:r w:rsidR="00AA61A8">
        <w:rPr>
          <w:rStyle w:val="CommentReference"/>
        </w:rPr>
        <w:commentReference w:id="485"/>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5284B6E7" w:rsidR="00950463" w:rsidRPr="00D9776D" w:rsidRDefault="00D71501" w:rsidP="00531A47">
      <w:pPr>
        <w:spacing w:line="480" w:lineRule="auto"/>
        <w:rPr>
          <w:rFonts w:cs="Arial"/>
          <w:bCs/>
          <w:sz w:val="24"/>
          <w:szCs w:val="24"/>
        </w:rPr>
      </w:pPr>
      <w:r>
        <w:rPr>
          <w:rFonts w:cs="Arial"/>
          <w:bCs/>
          <w:color w:val="FF0000"/>
          <w:sz w:val="24"/>
          <w:szCs w:val="24"/>
        </w:rPr>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 xml:space="preserve">on </w:t>
      </w:r>
      <w:r w:rsidR="001568E0" w:rsidRPr="0019028E">
        <w:rPr>
          <w:rFonts w:cs="Arial"/>
          <w:bCs/>
          <w:sz w:val="24"/>
          <w:szCs w:val="24"/>
        </w:rPr>
        <w:lastRenderedPageBreak/>
        <w:t>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w:t>
      </w:r>
      <w:r w:rsidR="0045587C" w:rsidRPr="00706F58">
        <w:rPr>
          <w:rFonts w:cs="Arial"/>
          <w:bCs/>
          <w:sz w:val="24"/>
          <w:szCs w:val="24"/>
        </w:rPr>
        <w:lastRenderedPageBreak/>
        <w:t>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61714BA5" w14:textId="77777777" w:rsidR="004E6E54" w:rsidRDefault="004E6E54" w:rsidP="00FA51CF">
      <w:pPr>
        <w:spacing w:line="480" w:lineRule="auto"/>
        <w:rPr>
          <w:rFonts w:cs="Arial"/>
          <w:bCs/>
          <w:color w:val="FF0000"/>
          <w:sz w:val="24"/>
          <w:szCs w:val="24"/>
        </w:rPr>
      </w:pPr>
    </w:p>
    <w:p w14:paraId="72668FC6" w14:textId="77777777" w:rsidR="002C5D92" w:rsidRDefault="002C5D92" w:rsidP="00FA51CF">
      <w:pPr>
        <w:spacing w:line="480" w:lineRule="auto"/>
        <w:rPr>
          <w:rFonts w:cs="Arial"/>
          <w:bCs/>
          <w:color w:val="FF0000"/>
          <w:sz w:val="24"/>
          <w:szCs w:val="24"/>
        </w:rPr>
      </w:pP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commentRangeStart w:id="486"/>
      <w:r>
        <w:rPr>
          <w:rFonts w:eastAsia="PMingLiU" w:cs="Arial"/>
          <w:b/>
          <w:bCs/>
          <w:sz w:val="24"/>
          <w:szCs w:val="24"/>
        </w:rPr>
        <w:lastRenderedPageBreak/>
        <w:t>Acknowledgments</w:t>
      </w:r>
      <w:commentRangeEnd w:id="486"/>
      <w:r w:rsidR="00035734">
        <w:rPr>
          <w:rStyle w:val="CommentReference"/>
        </w:rPr>
        <w:commentReference w:id="486"/>
      </w:r>
    </w:p>
    <w:p w14:paraId="03187A6F" w14:textId="0133BD40" w:rsidR="000548EF" w:rsidRPr="00A12E13" w:rsidDel="004E65A8" w:rsidRDefault="00431D31" w:rsidP="00E442BE">
      <w:pPr>
        <w:spacing w:line="480" w:lineRule="auto"/>
        <w:rPr>
          <w:del w:id="487" w:author="Syuan-Jyun Sun [2]" w:date="2024-05-23T16:39:00Z"/>
          <w:rFonts w:eastAsia="PMingLiU" w:cs="Arial"/>
          <w:color w:val="000000" w:themeColor="text1"/>
          <w:sz w:val="24"/>
          <w:szCs w:val="24"/>
          <w:rPrChange w:id="488" w:author="Syuan-Jyun Sun [2]" w:date="2024-05-23T16:41:00Z">
            <w:rPr>
              <w:del w:id="489" w:author="Syuan-Jyun Sun [2]" w:date="2024-05-23T16:39:00Z"/>
              <w:rFonts w:eastAsia="PMingLiU" w:cs="Arial"/>
              <w:color w:val="FF0000"/>
              <w:sz w:val="24"/>
              <w:szCs w:val="24"/>
            </w:rPr>
          </w:rPrChange>
        </w:rPr>
      </w:pPr>
      <w:r w:rsidRPr="00A12E13">
        <w:rPr>
          <w:rFonts w:eastAsia="PMingLiU" w:cs="Arial"/>
          <w:color w:val="000000" w:themeColor="text1"/>
          <w:sz w:val="24"/>
          <w:szCs w:val="24"/>
          <w:rPrChange w:id="490" w:author="Syuan-Jyun Sun [2]" w:date="2024-05-23T16:41:00Z">
            <w:rPr>
              <w:rFonts w:eastAsia="PMingLiU" w:cs="Arial"/>
              <w:color w:val="FF0000"/>
              <w:sz w:val="24"/>
              <w:szCs w:val="24"/>
            </w:rPr>
          </w:rPrChange>
        </w:rPr>
        <w:t xml:space="preserve">We thank </w:t>
      </w:r>
      <w:del w:id="491" w:author="Syuan-Jyun Sun [2]" w:date="2024-05-23T16:29:00Z">
        <w:r w:rsidRPr="00A12E13" w:rsidDel="0035762D">
          <w:rPr>
            <w:rFonts w:eastAsia="PMingLiU" w:cs="Arial"/>
            <w:color w:val="000000" w:themeColor="text1"/>
            <w:sz w:val="24"/>
            <w:szCs w:val="24"/>
            <w:rPrChange w:id="492" w:author="Syuan-Jyun Sun [2]" w:date="2024-05-23T16:41:00Z">
              <w:rPr>
                <w:rFonts w:eastAsia="PMingLiU" w:cs="Arial"/>
                <w:color w:val="FF0000"/>
                <w:sz w:val="24"/>
                <w:szCs w:val="24"/>
              </w:rPr>
            </w:rPrChange>
          </w:rPr>
          <w:delText xml:space="preserve">XXX </w:delText>
        </w:r>
      </w:del>
      <w:ins w:id="493" w:author="Syuan-Jyun Sun [2]" w:date="2024-05-23T16:29:00Z">
        <w:r w:rsidR="0035762D" w:rsidRPr="00A12E13">
          <w:rPr>
            <w:rFonts w:eastAsia="PMingLiU" w:cs="Arial"/>
            <w:color w:val="000000" w:themeColor="text1"/>
            <w:sz w:val="24"/>
            <w:szCs w:val="24"/>
            <w:rPrChange w:id="494" w:author="Syuan-Jyun Sun [2]" w:date="2024-05-23T16:41:00Z">
              <w:rPr>
                <w:rFonts w:eastAsia="PMingLiU" w:cs="Arial"/>
                <w:color w:val="FF0000"/>
                <w:sz w:val="24"/>
                <w:szCs w:val="24"/>
              </w:rPr>
            </w:rPrChange>
          </w:rPr>
          <w:t xml:space="preserve">members of the Sun Lab, particularly Mu-Tzu Tsai, </w:t>
        </w:r>
      </w:ins>
      <w:r w:rsidRPr="00A12E13">
        <w:rPr>
          <w:rFonts w:eastAsia="PMingLiU" w:cs="Arial"/>
          <w:color w:val="000000" w:themeColor="text1"/>
          <w:sz w:val="24"/>
          <w:szCs w:val="24"/>
          <w:rPrChange w:id="495" w:author="Syuan-Jyun Sun [2]" w:date="2024-05-23T16:41:00Z">
            <w:rPr>
              <w:rFonts w:eastAsia="PMingLiU" w:cs="Arial"/>
              <w:color w:val="FF0000"/>
              <w:sz w:val="24"/>
              <w:szCs w:val="24"/>
            </w:rPr>
          </w:rPrChange>
        </w:rPr>
        <w:t>for assisting with field sampling</w:t>
      </w:r>
      <w:ins w:id="496" w:author="Syuan-Jyun Sun [2]" w:date="2024-05-23T16:30:00Z">
        <w:r w:rsidR="0035762D" w:rsidRPr="00A12E13">
          <w:rPr>
            <w:rFonts w:eastAsia="PMingLiU" w:cs="Arial"/>
            <w:color w:val="000000" w:themeColor="text1"/>
            <w:sz w:val="24"/>
            <w:szCs w:val="24"/>
            <w:rPrChange w:id="497" w:author="Syuan-Jyun Sun [2]" w:date="2024-05-23T16:41:00Z">
              <w:rPr>
                <w:rFonts w:eastAsia="PMingLiU" w:cs="Arial"/>
                <w:color w:val="FF0000"/>
                <w:sz w:val="24"/>
                <w:szCs w:val="24"/>
              </w:rPr>
            </w:rPrChange>
          </w:rPr>
          <w:t xml:space="preserve"> and laboratory </w:t>
        </w:r>
      </w:ins>
      <w:del w:id="498" w:author="Syuan-Jyun Sun [2]" w:date="2024-05-23T16:30:00Z">
        <w:r w:rsidRPr="00A12E13" w:rsidDel="0035762D">
          <w:rPr>
            <w:rFonts w:eastAsia="PMingLiU" w:cs="Arial"/>
            <w:color w:val="000000" w:themeColor="text1"/>
            <w:sz w:val="24"/>
            <w:szCs w:val="24"/>
            <w:rPrChange w:id="499" w:author="Syuan-Jyun Sun [2]" w:date="2024-05-23T16:41:00Z">
              <w:rPr>
                <w:rFonts w:eastAsia="PMingLiU" w:cs="Arial"/>
                <w:color w:val="FF0000"/>
                <w:sz w:val="24"/>
                <w:szCs w:val="24"/>
              </w:rPr>
            </w:rPrChange>
          </w:rPr>
          <w:delText>/</w:delText>
        </w:r>
      </w:del>
      <w:r w:rsidRPr="00A12E13">
        <w:rPr>
          <w:rFonts w:eastAsia="PMingLiU" w:cs="Arial"/>
          <w:color w:val="000000" w:themeColor="text1"/>
          <w:sz w:val="24"/>
          <w:szCs w:val="24"/>
          <w:rPrChange w:id="500" w:author="Syuan-Jyun Sun [2]" w:date="2024-05-23T16:41:00Z">
            <w:rPr>
              <w:rFonts w:eastAsia="PMingLiU" w:cs="Arial"/>
              <w:color w:val="FF0000"/>
              <w:sz w:val="24"/>
              <w:szCs w:val="24"/>
            </w:rPr>
          </w:rPrChange>
        </w:rPr>
        <w:t>experimental setup</w:t>
      </w:r>
      <w:ins w:id="501" w:author="Syuan-Jyun Sun [2]" w:date="2024-05-23T16:35:00Z">
        <w:r w:rsidR="004E65A8" w:rsidRPr="00A12E13">
          <w:rPr>
            <w:rFonts w:eastAsia="PMingLiU" w:cs="Arial"/>
            <w:color w:val="000000" w:themeColor="text1"/>
            <w:sz w:val="24"/>
            <w:szCs w:val="24"/>
            <w:rPrChange w:id="502" w:author="Syuan-Jyun Sun [2]" w:date="2024-05-23T16:41:00Z">
              <w:rPr>
                <w:rFonts w:eastAsia="PMingLiU" w:cs="Arial"/>
                <w:color w:val="FF0000"/>
                <w:sz w:val="24"/>
                <w:szCs w:val="24"/>
              </w:rPr>
            </w:rPrChange>
          </w:rPr>
          <w:t>. Particularly, we would like to thank</w:t>
        </w:r>
      </w:ins>
      <w:ins w:id="503" w:author="Syuan-Jyun Sun [2]" w:date="2024-05-23T16:30:00Z">
        <w:r w:rsidR="0035762D" w:rsidRPr="00A12E13">
          <w:rPr>
            <w:rFonts w:eastAsia="PMingLiU" w:cs="Arial"/>
            <w:color w:val="000000" w:themeColor="text1"/>
            <w:sz w:val="24"/>
            <w:szCs w:val="24"/>
            <w:rPrChange w:id="504" w:author="Syuan-Jyun Sun [2]" w:date="2024-05-23T16:41:00Z">
              <w:rPr>
                <w:rFonts w:eastAsia="PMingLiU" w:cs="Arial"/>
                <w:color w:val="FF0000"/>
                <w:sz w:val="24"/>
                <w:szCs w:val="24"/>
              </w:rPr>
            </w:rPrChange>
          </w:rPr>
          <w:t xml:space="preserve"> </w:t>
        </w:r>
      </w:ins>
      <w:proofErr w:type="spellStart"/>
      <w:ins w:id="505" w:author="Syuan-Jyun Sun [2]" w:date="2024-05-23T16:37:00Z">
        <w:r w:rsidR="004E65A8" w:rsidRPr="00A12E13">
          <w:rPr>
            <w:rFonts w:eastAsia="PMingLiU" w:cs="Arial"/>
            <w:color w:val="000000" w:themeColor="text1"/>
            <w:sz w:val="24"/>
            <w:szCs w:val="24"/>
            <w:rPrChange w:id="506" w:author="Syuan-Jyun Sun [2]" w:date="2024-05-23T16:41:00Z">
              <w:rPr>
                <w:rFonts w:eastAsia="PMingLiU" w:cs="Arial"/>
                <w:color w:val="FF0000"/>
                <w:sz w:val="24"/>
                <w:szCs w:val="24"/>
              </w:rPr>
            </w:rPrChange>
          </w:rPr>
          <w:t>Te</w:t>
        </w:r>
        <w:proofErr w:type="spellEnd"/>
        <w:r w:rsidR="004E65A8" w:rsidRPr="00A12E13">
          <w:rPr>
            <w:rFonts w:eastAsia="PMingLiU" w:cs="Arial"/>
            <w:color w:val="000000" w:themeColor="text1"/>
            <w:sz w:val="24"/>
            <w:szCs w:val="24"/>
            <w:rPrChange w:id="507" w:author="Syuan-Jyun Sun [2]" w:date="2024-05-23T16:41:00Z">
              <w:rPr>
                <w:rFonts w:eastAsia="PMingLiU" w:cs="Arial"/>
                <w:color w:val="FF0000"/>
                <w:sz w:val="24"/>
                <w:szCs w:val="24"/>
              </w:rPr>
            </w:rPrChange>
          </w:rPr>
          <w:t xml:space="preserve">-En Lin and </w:t>
        </w:r>
      </w:ins>
      <w:ins w:id="508" w:author="Syuan-Jyun Sun [2]" w:date="2024-05-23T16:49:00Z">
        <w:r w:rsidR="00634FC9">
          <w:rPr>
            <w:rFonts w:eastAsia="PMingLiU" w:cs="Arial"/>
            <w:color w:val="000000" w:themeColor="text1"/>
            <w:sz w:val="24"/>
            <w:szCs w:val="24"/>
          </w:rPr>
          <w:t>Yu-Kai Chen</w:t>
        </w:r>
      </w:ins>
      <w:ins w:id="509" w:author="Syuan-Jyun Sun [2]" w:date="2024-05-23T16:30:00Z">
        <w:r w:rsidR="0035762D" w:rsidRPr="00A12E13">
          <w:rPr>
            <w:rFonts w:eastAsia="PMingLiU" w:cs="Arial"/>
            <w:color w:val="000000" w:themeColor="text1"/>
            <w:sz w:val="24"/>
            <w:szCs w:val="24"/>
            <w:rPrChange w:id="510" w:author="Syuan-Jyun Sun [2]" w:date="2024-05-23T16:41:00Z">
              <w:rPr>
                <w:rFonts w:eastAsia="PMingLiU" w:cs="Arial"/>
                <w:color w:val="FF0000"/>
                <w:sz w:val="24"/>
                <w:szCs w:val="24"/>
              </w:rPr>
            </w:rPrChange>
          </w:rPr>
          <w:t xml:space="preserve"> </w:t>
        </w:r>
      </w:ins>
      <w:ins w:id="511" w:author="Syuan-Jyun Sun [2]" w:date="2024-05-23T16:49:00Z">
        <w:r w:rsidR="00634FC9">
          <w:rPr>
            <w:rFonts w:eastAsia="PMingLiU" w:cs="Arial"/>
            <w:color w:val="000000" w:themeColor="text1"/>
            <w:sz w:val="24"/>
            <w:szCs w:val="24"/>
          </w:rPr>
          <w:t xml:space="preserve">at </w:t>
        </w:r>
      </w:ins>
      <w:ins w:id="512" w:author="Syuan-Jyun Sun [2]" w:date="2024-05-23T16:30:00Z">
        <w:r w:rsidR="0035762D" w:rsidRPr="00A12E13">
          <w:rPr>
            <w:rFonts w:eastAsia="PMingLiU" w:cs="Arial"/>
            <w:color w:val="000000" w:themeColor="text1"/>
            <w:sz w:val="24"/>
            <w:szCs w:val="24"/>
            <w:rPrChange w:id="513" w:author="Syuan-Jyun Sun [2]" w:date="2024-05-23T16:41:00Z">
              <w:rPr>
                <w:rFonts w:eastAsia="PMingLiU" w:cs="Arial"/>
                <w:color w:val="FF0000"/>
                <w:sz w:val="24"/>
                <w:szCs w:val="24"/>
              </w:rPr>
            </w:rPrChange>
          </w:rPr>
          <w:t>Taiwan Roadkill Observation Network</w:t>
        </w:r>
      </w:ins>
      <w:ins w:id="514" w:author="Syuan-Jyun Sun" w:date="2024-05-23T23:26:00Z">
        <w:r w:rsidR="00D43E02">
          <w:rPr>
            <w:rFonts w:eastAsia="PMingLiU" w:cs="Arial"/>
            <w:color w:val="000000" w:themeColor="text1"/>
            <w:sz w:val="24"/>
            <w:szCs w:val="24"/>
          </w:rPr>
          <w:t>,</w:t>
        </w:r>
      </w:ins>
      <w:ins w:id="515" w:author="Syuan-Jyun Sun [2]" w:date="2024-05-23T16:30:00Z">
        <w:r w:rsidR="0035762D" w:rsidRPr="00A12E13">
          <w:rPr>
            <w:rFonts w:eastAsia="PMingLiU" w:cs="Arial"/>
            <w:color w:val="000000" w:themeColor="text1"/>
            <w:sz w:val="24"/>
            <w:szCs w:val="24"/>
            <w:rPrChange w:id="516" w:author="Syuan-Jyun Sun [2]" w:date="2024-05-23T16:41:00Z">
              <w:rPr>
                <w:rFonts w:eastAsia="PMingLiU" w:cs="Arial"/>
                <w:color w:val="FF0000"/>
                <w:sz w:val="24"/>
                <w:szCs w:val="24"/>
              </w:rPr>
            </w:rPrChange>
          </w:rPr>
          <w:t xml:space="preserve"> and </w:t>
        </w:r>
      </w:ins>
      <w:ins w:id="517" w:author="Syuan-Jyun Sun [2]" w:date="2024-05-23T16:34:00Z">
        <w:del w:id="518" w:author="Syuan-Jyun Sun" w:date="2024-05-23T23:26:00Z">
          <w:r w:rsidR="004E65A8" w:rsidRPr="00A12E13" w:rsidDel="00D43E02">
            <w:rPr>
              <w:rFonts w:eastAsia="PMingLiU" w:cs="Arial"/>
              <w:color w:val="000000" w:themeColor="text1"/>
              <w:sz w:val="24"/>
              <w:szCs w:val="24"/>
              <w:rPrChange w:id="519" w:author="Syuan-Jyun Sun [2]" w:date="2024-05-23T16:41:00Z">
                <w:rPr>
                  <w:rFonts w:eastAsia="PMingLiU" w:cs="Arial"/>
                  <w:color w:val="FF0000"/>
                  <w:sz w:val="24"/>
                  <w:szCs w:val="24"/>
                </w:rPr>
              </w:rPrChange>
            </w:rPr>
            <w:delText xml:space="preserve">Chia-Chi Lu </w:delText>
          </w:r>
        </w:del>
      </w:ins>
      <w:ins w:id="520" w:author="Syuan-Jyun Sun [2]" w:date="2024-05-23T16:49:00Z">
        <w:del w:id="521" w:author="Syuan-Jyun Sun" w:date="2024-05-23T23:26:00Z">
          <w:r w:rsidR="00634FC9" w:rsidDel="00D43E02">
            <w:rPr>
              <w:rFonts w:eastAsia="PMingLiU" w:cs="Arial"/>
              <w:color w:val="000000" w:themeColor="text1"/>
              <w:sz w:val="24"/>
              <w:szCs w:val="24"/>
            </w:rPr>
            <w:delText>at</w:delText>
          </w:r>
        </w:del>
      </w:ins>
      <w:ins w:id="522" w:author="Syuan-Jyun Sun [2]" w:date="2024-05-23T16:35:00Z">
        <w:del w:id="523" w:author="Syuan-Jyun Sun" w:date="2024-05-23T23:26:00Z">
          <w:r w:rsidR="004E65A8" w:rsidRPr="00A12E13" w:rsidDel="00D43E02">
            <w:rPr>
              <w:rFonts w:eastAsia="PMingLiU" w:cs="Arial"/>
              <w:color w:val="000000" w:themeColor="text1"/>
              <w:sz w:val="24"/>
              <w:szCs w:val="24"/>
              <w:rPrChange w:id="524" w:author="Syuan-Jyun Sun [2]" w:date="2024-05-23T16:41:00Z">
                <w:rPr>
                  <w:rFonts w:eastAsia="PMingLiU" w:cs="Arial"/>
                  <w:color w:val="FF0000"/>
                  <w:sz w:val="24"/>
                  <w:szCs w:val="24"/>
                </w:rPr>
              </w:rPrChange>
            </w:rPr>
            <w:delText xml:space="preserve"> </w:delText>
          </w:r>
        </w:del>
        <w:r w:rsidR="004E65A8" w:rsidRPr="00A12E13">
          <w:rPr>
            <w:rFonts w:eastAsia="PMingLiU" w:cs="Arial"/>
            <w:color w:val="000000" w:themeColor="text1"/>
            <w:sz w:val="24"/>
            <w:szCs w:val="24"/>
            <w:rPrChange w:id="525" w:author="Syuan-Jyun Sun [2]" w:date="2024-05-23T16:41:00Z">
              <w:rPr>
                <w:rFonts w:eastAsia="PMingLiU" w:cs="Arial"/>
                <w:color w:val="FF0000"/>
                <w:sz w:val="24"/>
                <w:szCs w:val="24"/>
              </w:rPr>
            </w:rPrChange>
          </w:rPr>
          <w:t xml:space="preserve">the </w:t>
        </w:r>
      </w:ins>
      <w:ins w:id="526" w:author="Syuan-Jyun Sun [2]" w:date="2024-05-23T16:30:00Z">
        <w:r w:rsidR="0035762D" w:rsidRPr="00A12E13">
          <w:rPr>
            <w:rFonts w:eastAsia="PMingLiU" w:cs="Arial"/>
            <w:color w:val="000000" w:themeColor="text1"/>
            <w:sz w:val="24"/>
            <w:szCs w:val="24"/>
            <w:rPrChange w:id="527" w:author="Syuan-Jyun Sun [2]" w:date="2024-05-23T16:41:00Z">
              <w:rPr>
                <w:rFonts w:eastAsia="PMingLiU" w:cs="Arial"/>
                <w:color w:val="FF0000"/>
                <w:sz w:val="24"/>
                <w:szCs w:val="24"/>
              </w:rPr>
            </w:rPrChange>
          </w:rPr>
          <w:t>Wild B</w:t>
        </w:r>
      </w:ins>
      <w:ins w:id="528" w:author="Syuan-Jyun Sun [2]" w:date="2024-05-23T16:31:00Z">
        <w:r w:rsidR="0035762D" w:rsidRPr="00A12E13">
          <w:rPr>
            <w:rFonts w:eastAsia="PMingLiU" w:cs="Arial"/>
            <w:color w:val="000000" w:themeColor="text1"/>
            <w:sz w:val="24"/>
            <w:szCs w:val="24"/>
            <w:rPrChange w:id="529" w:author="Syuan-Jyun Sun [2]" w:date="2024-05-23T16:41:00Z">
              <w:rPr>
                <w:rFonts w:eastAsia="PMingLiU" w:cs="Arial"/>
                <w:color w:val="FF0000"/>
                <w:sz w:val="24"/>
                <w:szCs w:val="24"/>
              </w:rPr>
            </w:rPrChange>
          </w:rPr>
          <w:t xml:space="preserve">ird Society of Taipei </w:t>
        </w:r>
        <w:del w:id="530" w:author="Syuan-Jyun Sun" w:date="2024-05-23T23:26:00Z">
          <w:r w:rsidR="0035762D" w:rsidRPr="00A12E13" w:rsidDel="00D43E02">
            <w:rPr>
              <w:rFonts w:eastAsia="PMingLiU" w:cs="Arial"/>
              <w:color w:val="000000" w:themeColor="text1"/>
              <w:sz w:val="24"/>
              <w:szCs w:val="24"/>
              <w:rPrChange w:id="531" w:author="Syuan-Jyun Sun [2]" w:date="2024-05-23T16:41:00Z">
                <w:rPr>
                  <w:rFonts w:eastAsia="PMingLiU" w:cs="Arial"/>
                  <w:color w:val="FF0000"/>
                  <w:sz w:val="24"/>
                  <w:szCs w:val="24"/>
                </w:rPr>
              </w:rPrChange>
            </w:rPr>
            <w:delText xml:space="preserve">Rescue Center </w:delText>
          </w:r>
        </w:del>
        <w:r w:rsidR="0035762D" w:rsidRPr="00A12E13">
          <w:rPr>
            <w:rFonts w:eastAsia="PMingLiU" w:cs="Arial"/>
            <w:color w:val="000000" w:themeColor="text1"/>
            <w:sz w:val="24"/>
            <w:szCs w:val="24"/>
            <w:rPrChange w:id="532" w:author="Syuan-Jyun Sun [2]" w:date="2024-05-23T16:41:00Z">
              <w:rPr>
                <w:rFonts w:eastAsia="PMingLiU" w:cs="Arial"/>
                <w:color w:val="FF0000"/>
                <w:sz w:val="24"/>
                <w:szCs w:val="24"/>
              </w:rPr>
            </w:rPrChange>
          </w:rPr>
          <w:t>for providing sources of wild carcasses.</w:t>
        </w:r>
      </w:ins>
      <w:del w:id="533" w:author="Syuan-Jyun Sun [2]" w:date="2024-05-23T16:30:00Z">
        <w:r w:rsidRPr="00A12E13" w:rsidDel="0035762D">
          <w:rPr>
            <w:rFonts w:eastAsia="PMingLiU" w:cs="Arial"/>
            <w:color w:val="000000" w:themeColor="text1"/>
            <w:sz w:val="24"/>
            <w:szCs w:val="24"/>
            <w:rPrChange w:id="534" w:author="Syuan-Jyun Sun [2]" w:date="2024-05-23T16:41:00Z">
              <w:rPr>
                <w:rFonts w:eastAsia="PMingLiU" w:cs="Arial"/>
                <w:color w:val="FF0000"/>
                <w:sz w:val="24"/>
                <w:szCs w:val="24"/>
              </w:rPr>
            </w:rPrChange>
          </w:rPr>
          <w:delText>/data collection</w:delText>
        </w:r>
      </w:del>
      <w:ins w:id="535" w:author="Syuan-Jyun Sun [2]" w:date="2024-05-23T16:39:00Z">
        <w:r w:rsidR="004E65A8" w:rsidRPr="00A12E13">
          <w:rPr>
            <w:rFonts w:eastAsia="PMingLiU" w:cs="Arial"/>
            <w:color w:val="000000" w:themeColor="text1"/>
            <w:sz w:val="24"/>
            <w:szCs w:val="24"/>
            <w:rPrChange w:id="536" w:author="Syuan-Jyun Sun [2]" w:date="2024-05-23T16:41:00Z">
              <w:rPr>
                <w:rFonts w:eastAsia="PMingLiU" w:cs="Arial"/>
                <w:color w:val="FF0000"/>
                <w:sz w:val="24"/>
                <w:szCs w:val="24"/>
              </w:rPr>
            </w:rPrChange>
          </w:rPr>
          <w:t xml:space="preserve"> </w:t>
        </w:r>
      </w:ins>
    </w:p>
    <w:p w14:paraId="56D21F99" w14:textId="183D5922" w:rsidR="000548EF" w:rsidRPr="00A12E13" w:rsidDel="004E65A8" w:rsidRDefault="000F7F6C">
      <w:pPr>
        <w:spacing w:line="480" w:lineRule="auto"/>
        <w:rPr>
          <w:del w:id="537" w:author="Syuan-Jyun Sun [2]" w:date="2024-05-23T16:39:00Z"/>
          <w:rFonts w:eastAsia="PMingLiU" w:cs="Arial"/>
          <w:color w:val="000000" w:themeColor="text1"/>
          <w:sz w:val="24"/>
          <w:szCs w:val="24"/>
          <w:rPrChange w:id="538" w:author="Syuan-Jyun Sun [2]" w:date="2024-05-23T16:41:00Z">
            <w:rPr>
              <w:del w:id="539" w:author="Syuan-Jyun Sun [2]" w:date="2024-05-23T16:39:00Z"/>
              <w:rFonts w:eastAsia="PMingLiU" w:cs="Arial"/>
              <w:color w:val="FF0000"/>
              <w:sz w:val="24"/>
              <w:szCs w:val="24"/>
            </w:rPr>
          </w:rPrChange>
        </w:rPr>
      </w:pPr>
      <w:ins w:id="540" w:author="Syuan-Jyun Sun [2]" w:date="2024-05-23T16:47:00Z">
        <w:r>
          <w:rPr>
            <w:rFonts w:eastAsia="PMingLiU" w:cs="Arial"/>
            <w:color w:val="000000" w:themeColor="text1"/>
            <w:sz w:val="24"/>
            <w:szCs w:val="24"/>
          </w:rPr>
          <w:t>This work</w:t>
        </w:r>
      </w:ins>
      <w:ins w:id="541" w:author="Syuan-Jyun Sun [2]" w:date="2024-05-23T16:39:00Z">
        <w:r w:rsidR="004E65A8" w:rsidRPr="00A12E13">
          <w:rPr>
            <w:rFonts w:eastAsia="PMingLiU" w:cs="Arial"/>
            <w:color w:val="000000" w:themeColor="text1"/>
            <w:sz w:val="24"/>
            <w:szCs w:val="24"/>
            <w:rPrChange w:id="542" w:author="Syuan-Jyun Sun [2]" w:date="2024-05-23T16:41:00Z">
              <w:rPr>
                <w:rFonts w:eastAsia="PMingLiU" w:cs="Arial"/>
                <w:color w:val="FF0000"/>
                <w:sz w:val="24"/>
                <w:szCs w:val="24"/>
              </w:rPr>
            </w:rPrChange>
          </w:rPr>
          <w:t xml:space="preserve"> was supported by NTU New Faculty Founding Research Grant, National Science and Technology Council 2030 Cross-Generation Young Scholars Program (</w:t>
        </w:r>
      </w:ins>
      <w:ins w:id="543" w:author="Syuan-Jyun Sun [2]" w:date="2024-05-23T16:40:00Z">
        <w:r w:rsidR="004E65A8" w:rsidRPr="00A12E13">
          <w:rPr>
            <w:rFonts w:eastAsia="PMingLiU" w:cs="Arial"/>
            <w:color w:val="000000" w:themeColor="text1"/>
            <w:sz w:val="24"/>
            <w:szCs w:val="24"/>
            <w:rPrChange w:id="544" w:author="Syuan-Jyun Sun [2]" w:date="2024-05-23T16:41:00Z">
              <w:rPr>
                <w:rFonts w:eastAsia="PMingLiU" w:cs="Arial"/>
                <w:color w:val="FF0000"/>
                <w:sz w:val="24"/>
                <w:szCs w:val="24"/>
              </w:rPr>
            </w:rPrChange>
          </w:rPr>
          <w:t xml:space="preserve">111-2628-B-002-050-; </w:t>
        </w:r>
      </w:ins>
      <w:ins w:id="545" w:author="Syuan-Jyun Sun [2]" w:date="2024-05-23T16:39:00Z">
        <w:r w:rsidR="004E65A8" w:rsidRPr="00A12E13">
          <w:rPr>
            <w:rFonts w:eastAsia="PMingLiU" w:cs="Arial"/>
            <w:color w:val="000000" w:themeColor="text1"/>
            <w:sz w:val="24"/>
            <w:szCs w:val="24"/>
            <w:rPrChange w:id="546" w:author="Syuan-Jyun Sun [2]" w:date="2024-05-23T16:41:00Z">
              <w:rPr>
                <w:rFonts w:eastAsia="PMingLiU" w:cs="Arial"/>
                <w:color w:val="FF0000"/>
                <w:sz w:val="24"/>
                <w:szCs w:val="24"/>
              </w:rPr>
            </w:rPrChange>
          </w:rPr>
          <w:t xml:space="preserve">112-2628-B-002-013-), and Yushan Fellow Program provided by the Ministry of Education (112V1024-2). </w:t>
        </w:r>
      </w:ins>
      <w:del w:id="547" w:author="Syuan-Jyun Sun [2]" w:date="2024-05-23T16:39:00Z">
        <w:r w:rsidR="00431D31" w:rsidRPr="00A12E13" w:rsidDel="004E65A8">
          <w:rPr>
            <w:rFonts w:eastAsia="PMingLiU" w:cs="Arial"/>
            <w:color w:val="000000" w:themeColor="text1"/>
            <w:sz w:val="24"/>
            <w:szCs w:val="24"/>
            <w:rPrChange w:id="548" w:author="Syuan-Jyun Sun [2]" w:date="2024-05-23T16:41:00Z">
              <w:rPr>
                <w:rFonts w:eastAsia="PMingLiU" w:cs="Arial"/>
                <w:color w:val="FF0000"/>
                <w:sz w:val="24"/>
                <w:szCs w:val="24"/>
              </w:rPr>
            </w:rPrChange>
          </w:rPr>
          <w:delText xml:space="preserve">This work was supported by </w:delText>
        </w:r>
        <w:r w:rsidR="007146E1" w:rsidRPr="00A12E13" w:rsidDel="004E65A8">
          <w:rPr>
            <w:rFonts w:eastAsia="PMingLiU" w:cs="Arial"/>
            <w:color w:val="000000" w:themeColor="text1"/>
            <w:sz w:val="24"/>
            <w:szCs w:val="24"/>
            <w:rPrChange w:id="549" w:author="Syuan-Jyun Sun [2]" w:date="2024-05-23T16:41:00Z">
              <w:rPr>
                <w:rFonts w:eastAsia="PMingLiU" w:cs="Arial"/>
                <w:color w:val="FF0000"/>
                <w:sz w:val="24"/>
                <w:szCs w:val="24"/>
              </w:rPr>
            </w:rPrChange>
          </w:rPr>
          <w:delText>XXX</w:delText>
        </w:r>
        <w:r w:rsidR="00431D31" w:rsidRPr="00A12E13" w:rsidDel="004E65A8">
          <w:rPr>
            <w:rFonts w:eastAsia="PMingLiU" w:cs="Arial"/>
            <w:color w:val="000000" w:themeColor="text1"/>
            <w:sz w:val="24"/>
            <w:szCs w:val="24"/>
            <w:rPrChange w:id="550" w:author="Syuan-Jyun Sun [2]" w:date="2024-05-23T16:41:00Z">
              <w:rPr>
                <w:rFonts w:eastAsia="PMingLiU" w:cs="Arial"/>
                <w:color w:val="FF0000"/>
                <w:sz w:val="24"/>
                <w:szCs w:val="24"/>
              </w:rPr>
            </w:rPrChange>
          </w:rPr>
          <w:delText xml:space="preserve"> (grant number YYY)</w:delText>
        </w:r>
      </w:del>
    </w:p>
    <w:p w14:paraId="56130F84" w14:textId="77777777" w:rsidR="000548EF" w:rsidRPr="00A12E13" w:rsidRDefault="000548EF" w:rsidP="000F7F6C">
      <w:pPr>
        <w:spacing w:line="480" w:lineRule="auto"/>
        <w:rPr>
          <w:rFonts w:eastAsia="PMingLiU" w:cs="Arial"/>
          <w:color w:val="000000" w:themeColor="text1"/>
          <w:sz w:val="24"/>
          <w:szCs w:val="24"/>
          <w:rPrChange w:id="551" w:author="Syuan-Jyun Sun [2]" w:date="2024-05-23T16:41:00Z">
            <w:rPr>
              <w:rFonts w:eastAsia="PMingLiU" w:cs="Arial"/>
              <w:sz w:val="24"/>
              <w:szCs w:val="24"/>
            </w:rPr>
          </w:rPrChange>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36BCF018" w:rsidR="000548EF" w:rsidDel="005F675E" w:rsidRDefault="00431D31" w:rsidP="00E442BE">
      <w:pPr>
        <w:spacing w:line="480" w:lineRule="auto"/>
        <w:rPr>
          <w:del w:id="552" w:author="Syuan-Jyun Sun" w:date="2024-05-24T15:32:00Z"/>
          <w:rFonts w:cs="Arial"/>
          <w:b/>
          <w:sz w:val="24"/>
          <w:szCs w:val="24"/>
        </w:rPr>
      </w:pPr>
      <w:del w:id="553" w:author="Syuan-Jyun Sun" w:date="2024-05-24T15:32:00Z">
        <w:r w:rsidDel="005F675E">
          <w:rPr>
            <w:rFonts w:cs="Arial"/>
            <w:b/>
            <w:sz w:val="24"/>
            <w:szCs w:val="24"/>
          </w:rPr>
          <w:delText>Author contributions</w:delText>
        </w:r>
        <w:r w:rsidR="00035734" w:rsidDel="005F675E">
          <w:rPr>
            <w:rStyle w:val="CommentReference"/>
          </w:rPr>
          <w:commentReference w:id="554"/>
        </w:r>
      </w:del>
    </w:p>
    <w:p w14:paraId="4535B0B4" w14:textId="5D91F2D7" w:rsidR="000548EF" w:rsidRPr="00E95627" w:rsidDel="005F675E" w:rsidRDefault="00F043D9" w:rsidP="00E442BE">
      <w:pPr>
        <w:spacing w:line="480" w:lineRule="auto"/>
        <w:rPr>
          <w:del w:id="555" w:author="Syuan-Jyun Sun" w:date="2024-05-24T15:32:00Z"/>
          <w:rFonts w:eastAsia="PMingLiU" w:cs="Arial"/>
          <w:bCs/>
          <w:iCs/>
          <w:color w:val="000000" w:themeColor="text1"/>
          <w:sz w:val="24"/>
          <w:szCs w:val="24"/>
        </w:rPr>
      </w:pPr>
      <w:del w:id="556" w:author="Syuan-Jyun Sun" w:date="2024-05-24T15:32:00Z">
        <w:r w:rsidRPr="00E95627" w:rsidDel="005F675E">
          <w:rPr>
            <w:rFonts w:cs="Arial"/>
            <w:bCs/>
            <w:color w:val="000000" w:themeColor="text1"/>
            <w:sz w:val="24"/>
            <w:szCs w:val="24"/>
          </w:rPr>
          <w:delText>GCH and SJS conceived the ideas</w:delText>
        </w:r>
      </w:del>
      <w:ins w:id="557" w:author="Syuan-Jyun Sun [2]" w:date="2024-05-23T16:47:00Z">
        <w:del w:id="558" w:author="Syuan-Jyun Sun" w:date="2024-05-24T15:32:00Z">
          <w:r w:rsidR="00786A78" w:rsidDel="005F675E">
            <w:rPr>
              <w:rFonts w:cs="Arial"/>
              <w:bCs/>
              <w:color w:val="000000" w:themeColor="text1"/>
              <w:sz w:val="24"/>
              <w:szCs w:val="24"/>
            </w:rPr>
            <w:delText>.</w:delText>
          </w:r>
        </w:del>
      </w:ins>
      <w:ins w:id="559" w:author="Syuan-Jyun Sun [2]" w:date="2024-05-23T16:44:00Z">
        <w:del w:id="560" w:author="Syuan-Jyun Sun" w:date="2024-05-24T15:32:00Z">
          <w:r w:rsidR="000F7F6C" w:rsidDel="005F675E">
            <w:rPr>
              <w:rFonts w:cs="Arial"/>
              <w:bCs/>
              <w:color w:val="000000" w:themeColor="text1"/>
              <w:sz w:val="24"/>
              <w:szCs w:val="24"/>
            </w:rPr>
            <w:delText xml:space="preserve"> GCH, WJL,</w:delText>
          </w:r>
        </w:del>
      </w:ins>
      <w:del w:id="561" w:author="Syuan-Jyun Sun" w:date="2024-05-24T15:32:00Z">
        <w:r w:rsidRPr="00E95627" w:rsidDel="005F675E">
          <w:rPr>
            <w:rFonts w:cs="Arial"/>
            <w:bCs/>
            <w:color w:val="000000" w:themeColor="text1"/>
            <w:sz w:val="24"/>
            <w:szCs w:val="24"/>
          </w:rPr>
          <w:delText xml:space="preserve"> </w:delText>
        </w:r>
      </w:del>
      <w:ins w:id="562" w:author="Syuan-Jyun Sun [2]" w:date="2024-05-23T16:46:00Z">
        <w:del w:id="563" w:author="Syuan-Jyun Sun" w:date="2024-05-24T15:32:00Z">
          <w:r w:rsidR="000F7F6C" w:rsidDel="005F675E">
            <w:rPr>
              <w:rFonts w:cs="Arial"/>
              <w:bCs/>
              <w:color w:val="000000" w:themeColor="text1"/>
              <w:sz w:val="24"/>
              <w:szCs w:val="24"/>
            </w:rPr>
            <w:delText xml:space="preserve">YJL, </w:delText>
          </w:r>
        </w:del>
      </w:ins>
      <w:del w:id="564" w:author="Syuan-Jyun Sun" w:date="2024-05-24T15:32:00Z">
        <w:r w:rsidRPr="00E95627" w:rsidDel="005F675E">
          <w:rPr>
            <w:rFonts w:cs="Arial"/>
            <w:bCs/>
            <w:color w:val="000000" w:themeColor="text1"/>
            <w:sz w:val="24"/>
            <w:szCs w:val="24"/>
          </w:rPr>
          <w:delText>and</w:delText>
        </w:r>
      </w:del>
      <w:ins w:id="565" w:author="Syuan-Jyun Sun [2]" w:date="2024-05-23T16:44:00Z">
        <w:del w:id="566" w:author="Syuan-Jyun Sun" w:date="2024-05-24T15:32:00Z">
          <w:r w:rsidR="000F7F6C" w:rsidDel="005F675E">
            <w:rPr>
              <w:rFonts w:cs="Arial"/>
              <w:bCs/>
              <w:color w:val="000000" w:themeColor="text1"/>
              <w:sz w:val="24"/>
              <w:szCs w:val="24"/>
            </w:rPr>
            <w:delText xml:space="preserve"> SJS</w:delText>
          </w:r>
        </w:del>
      </w:ins>
      <w:del w:id="567" w:author="Syuan-Jyun Sun" w:date="2024-05-24T15:32:00Z">
        <w:r w:rsidRPr="00E95627" w:rsidDel="005F675E">
          <w:rPr>
            <w:rFonts w:cs="Arial"/>
            <w:bCs/>
            <w:color w:val="000000" w:themeColor="text1"/>
            <w:sz w:val="24"/>
            <w:szCs w:val="24"/>
          </w:rPr>
          <w:delText xml:space="preserve"> designed the experiments</w:delText>
        </w:r>
      </w:del>
      <w:ins w:id="568" w:author="Syuan-Jyun Sun [2]" w:date="2024-05-23T16:47:00Z">
        <w:del w:id="569" w:author="Syuan-Jyun Sun" w:date="2024-05-24T15:32:00Z">
          <w:r w:rsidR="00786A78" w:rsidDel="005F675E">
            <w:rPr>
              <w:rFonts w:cs="Arial"/>
              <w:bCs/>
              <w:color w:val="000000" w:themeColor="text1"/>
              <w:sz w:val="24"/>
              <w:szCs w:val="24"/>
            </w:rPr>
            <w:delText>.</w:delText>
          </w:r>
        </w:del>
      </w:ins>
      <w:del w:id="570" w:author="Syuan-Jyun Sun" w:date="2024-05-24T15:32:00Z">
        <w:r w:rsidRPr="00E95627" w:rsidDel="005F675E">
          <w:rPr>
            <w:rFonts w:cs="Arial"/>
            <w:bCs/>
            <w:color w:val="000000" w:themeColor="text1"/>
            <w:sz w:val="24"/>
            <w:szCs w:val="24"/>
          </w:rPr>
          <w:delText xml:space="preserve">; </w:delText>
        </w:r>
        <w:r w:rsidRPr="00E17B7A" w:rsidDel="005F675E">
          <w:rPr>
            <w:rFonts w:cs="Arial"/>
            <w:bCs/>
            <w:color w:val="FF0000"/>
            <w:sz w:val="24"/>
            <w:szCs w:val="24"/>
          </w:rPr>
          <w:delText>SJS</w:delText>
        </w:r>
        <w:r w:rsidR="00825BFE" w:rsidDel="005F675E">
          <w:rPr>
            <w:rFonts w:cs="Arial"/>
            <w:bCs/>
            <w:color w:val="FF0000"/>
            <w:sz w:val="24"/>
            <w:szCs w:val="24"/>
          </w:rPr>
          <w:delText xml:space="preserve">, GCH, </w:delText>
        </w:r>
      </w:del>
      <w:ins w:id="571" w:author="Syuan-Jyun Sun [2]" w:date="2024-05-23T16:42:00Z">
        <w:del w:id="572" w:author="Syuan-Jyun Sun" w:date="2024-05-24T15:32:00Z">
          <w:r w:rsidR="00A12E13" w:rsidDel="005F675E">
            <w:rPr>
              <w:rFonts w:cs="Arial"/>
              <w:bCs/>
              <w:color w:val="FF0000"/>
              <w:sz w:val="24"/>
              <w:szCs w:val="24"/>
            </w:rPr>
            <w:delText xml:space="preserve">WJL, </w:delText>
          </w:r>
          <w:r w:rsidR="000F7F6C" w:rsidDel="005F675E">
            <w:rPr>
              <w:rFonts w:cs="Arial"/>
              <w:bCs/>
              <w:color w:val="FF0000"/>
              <w:sz w:val="24"/>
              <w:szCs w:val="24"/>
            </w:rPr>
            <w:delText>and SJS</w:delText>
          </w:r>
        </w:del>
      </w:ins>
      <w:del w:id="573" w:author="Syuan-Jyun Sun" w:date="2024-05-24T15:32:00Z">
        <w:r w:rsidRPr="00E17B7A" w:rsidDel="005F675E">
          <w:rPr>
            <w:rFonts w:cs="Arial"/>
            <w:bCs/>
            <w:color w:val="FF0000"/>
            <w:sz w:val="24"/>
            <w:szCs w:val="24"/>
          </w:rPr>
          <w:delText xml:space="preserve">and XXX </w:delText>
        </w:r>
      </w:del>
      <w:ins w:id="574" w:author="Syuan-Jyun Sun [2]" w:date="2024-05-23T16:44:00Z">
        <w:del w:id="575" w:author="Syuan-Jyun Sun" w:date="2024-05-24T15:32:00Z">
          <w:r w:rsidR="000F7F6C" w:rsidDel="005F675E">
            <w:rPr>
              <w:rFonts w:cs="Arial"/>
              <w:bCs/>
              <w:color w:val="FF0000"/>
              <w:sz w:val="24"/>
              <w:szCs w:val="24"/>
            </w:rPr>
            <w:delText xml:space="preserve">acquired the breeding </w:delText>
          </w:r>
        </w:del>
      </w:ins>
      <w:ins w:id="576" w:author="Syuan-Jyun Sun [2]" w:date="2024-05-23T16:45:00Z">
        <w:del w:id="577" w:author="Syuan-Jyun Sun" w:date="2024-05-24T15:32:00Z">
          <w:r w:rsidR="000F7F6C" w:rsidDel="005F675E">
            <w:rPr>
              <w:rFonts w:cs="Arial"/>
              <w:bCs/>
              <w:color w:val="FF0000"/>
              <w:sz w:val="24"/>
              <w:szCs w:val="24"/>
            </w:rPr>
            <w:delText xml:space="preserve">experiment data. WJL, CHH, YJL, and SJS conducted the nutrient </w:delText>
          </w:r>
        </w:del>
      </w:ins>
      <w:ins w:id="578" w:author="Syuan-Jyun Sun [2]" w:date="2024-05-23T16:46:00Z">
        <w:del w:id="579" w:author="Syuan-Jyun Sun" w:date="2024-05-24T15:32:00Z">
          <w:r w:rsidR="000F7F6C" w:rsidDel="005F675E">
            <w:rPr>
              <w:rFonts w:cs="Arial"/>
              <w:bCs/>
              <w:color w:val="FF0000"/>
              <w:sz w:val="24"/>
              <w:szCs w:val="24"/>
            </w:rPr>
            <w:delText xml:space="preserve">composition </w:delText>
          </w:r>
        </w:del>
      </w:ins>
      <w:ins w:id="580" w:author="Syuan-Jyun Sun [2]" w:date="2024-05-23T16:45:00Z">
        <w:del w:id="581" w:author="Syuan-Jyun Sun" w:date="2024-05-24T15:32:00Z">
          <w:r w:rsidR="000F7F6C" w:rsidDel="005F675E">
            <w:rPr>
              <w:rFonts w:cs="Arial"/>
              <w:bCs/>
              <w:color w:val="FF0000"/>
              <w:sz w:val="24"/>
              <w:szCs w:val="24"/>
            </w:rPr>
            <w:delText>analysis</w:delText>
          </w:r>
        </w:del>
      </w:ins>
      <w:del w:id="582" w:author="Syuan-Jyun Sun" w:date="2024-05-24T15:32:00Z">
        <w:r w:rsidRPr="00E17B7A" w:rsidDel="005F675E">
          <w:rPr>
            <w:rFonts w:cs="Arial"/>
            <w:bCs/>
            <w:color w:val="FF0000"/>
            <w:sz w:val="24"/>
            <w:szCs w:val="24"/>
          </w:rPr>
          <w:delText>conducted the experiments and collected the dat</w:delText>
        </w:r>
        <w:r w:rsidRPr="00971674" w:rsidDel="005F675E">
          <w:rPr>
            <w:rFonts w:cs="Arial"/>
            <w:bCs/>
            <w:color w:val="FF0000"/>
            <w:sz w:val="24"/>
            <w:szCs w:val="24"/>
          </w:rPr>
          <w:delText>a</w:delText>
        </w:r>
      </w:del>
      <w:ins w:id="583" w:author="Syuan-Jyun Sun [2]" w:date="2024-05-23T16:47:00Z">
        <w:del w:id="584" w:author="Syuan-Jyun Sun" w:date="2024-05-24T15:32:00Z">
          <w:r w:rsidR="00786A78" w:rsidDel="005F675E">
            <w:rPr>
              <w:rFonts w:cs="Arial"/>
              <w:bCs/>
              <w:color w:val="FF0000"/>
              <w:sz w:val="24"/>
              <w:szCs w:val="24"/>
            </w:rPr>
            <w:delText>.</w:delText>
          </w:r>
        </w:del>
      </w:ins>
      <w:del w:id="585" w:author="Syuan-Jyun Sun" w:date="2024-05-24T15:32:00Z">
        <w:r w:rsidRPr="00971674" w:rsidDel="005F675E">
          <w:rPr>
            <w:rFonts w:cs="Arial"/>
            <w:bCs/>
            <w:color w:val="FF0000"/>
            <w:sz w:val="24"/>
            <w:szCs w:val="24"/>
          </w:rPr>
          <w:delText>;</w:delText>
        </w:r>
        <w:r w:rsidRPr="00E95627" w:rsidDel="005F675E">
          <w:rPr>
            <w:rFonts w:cs="Arial"/>
            <w:bCs/>
            <w:color w:val="FF0000"/>
            <w:sz w:val="24"/>
            <w:szCs w:val="24"/>
          </w:rPr>
          <w:delText xml:space="preserve"> </w:delText>
        </w:r>
      </w:del>
      <w:ins w:id="586" w:author="Syuan-Jyun Sun [2]" w:date="2024-05-23T16:47:00Z">
        <w:del w:id="587" w:author="Syuan-Jyun Sun" w:date="2024-05-24T15:32:00Z">
          <w:r w:rsidR="00786A78" w:rsidDel="005F675E">
            <w:rPr>
              <w:rFonts w:cs="Arial"/>
              <w:bCs/>
              <w:color w:val="FF0000"/>
              <w:sz w:val="24"/>
              <w:szCs w:val="24"/>
            </w:rPr>
            <w:delText>WJL and SJS conduc</w:delText>
          </w:r>
        </w:del>
      </w:ins>
      <w:ins w:id="588" w:author="Syuan-Jyun Sun [2]" w:date="2024-05-23T16:48:00Z">
        <w:del w:id="589" w:author="Syuan-Jyun Sun" w:date="2024-05-24T15:32:00Z">
          <w:r w:rsidR="00786A78" w:rsidDel="005F675E">
            <w:rPr>
              <w:rFonts w:cs="Arial"/>
              <w:bCs/>
              <w:color w:val="FF0000"/>
              <w:sz w:val="24"/>
              <w:szCs w:val="24"/>
            </w:rPr>
            <w:delText xml:space="preserve">ted the larval feeding experiment. </w:delText>
          </w:r>
        </w:del>
      </w:ins>
      <w:del w:id="590" w:author="Syuan-Jyun Sun" w:date="2024-05-24T15:32:00Z">
        <w:r w:rsidRPr="00E95627" w:rsidDel="005F675E">
          <w:rPr>
            <w:rFonts w:cs="Arial"/>
            <w:bCs/>
            <w:color w:val="000000" w:themeColor="text1"/>
            <w:sz w:val="24"/>
            <w:szCs w:val="24"/>
          </w:rPr>
          <w:delText>GCH and SJS analyzed the data</w:delText>
        </w:r>
      </w:del>
      <w:ins w:id="591" w:author="Syuan-Jyun Sun [2]" w:date="2024-05-23T16:47:00Z">
        <w:del w:id="592" w:author="Syuan-Jyun Sun" w:date="2024-05-24T15:32:00Z">
          <w:r w:rsidR="00786A78" w:rsidDel="005F675E">
            <w:rPr>
              <w:rFonts w:cs="Arial"/>
              <w:bCs/>
              <w:color w:val="000000" w:themeColor="text1"/>
              <w:sz w:val="24"/>
              <w:szCs w:val="24"/>
            </w:rPr>
            <w:delText>.</w:delText>
          </w:r>
        </w:del>
      </w:ins>
      <w:del w:id="593" w:author="Syuan-Jyun Sun" w:date="2024-05-24T15:32:00Z">
        <w:r w:rsidRPr="00E95627" w:rsidDel="005F675E">
          <w:rPr>
            <w:rFonts w:cs="Arial"/>
            <w:bCs/>
            <w:color w:val="000000" w:themeColor="text1"/>
            <w:sz w:val="24"/>
            <w:szCs w:val="24"/>
          </w:rPr>
          <w:delText xml:space="preserve">; GCH and SJS wrote the first draft of </w:delText>
        </w:r>
        <w:r w:rsidRPr="00E95627" w:rsidDel="005F675E">
          <w:rPr>
            <w:rFonts w:cs="Arial"/>
            <w:bCs/>
            <w:color w:val="000000" w:themeColor="text1"/>
            <w:sz w:val="24"/>
            <w:szCs w:val="24"/>
          </w:rPr>
          <w:lastRenderedPageBreak/>
          <w:delText>the manuscript</w:delText>
        </w:r>
        <w:r w:rsidRPr="00E95627" w:rsidDel="005F675E">
          <w:rPr>
            <w:rFonts w:eastAsia="PMingLiU" w:cs="Arial"/>
            <w:bCs/>
            <w:iCs/>
            <w:color w:val="000000" w:themeColor="text1"/>
            <w:sz w:val="24"/>
            <w:szCs w:val="24"/>
          </w:rPr>
          <w:delText>. All authors revised the manuscript and approved the final version for publication.</w:delText>
        </w:r>
      </w:del>
    </w:p>
    <w:p w14:paraId="37C8B73E" w14:textId="431E1951" w:rsidR="000548EF" w:rsidDel="005F675E" w:rsidRDefault="000548EF" w:rsidP="00E442BE">
      <w:pPr>
        <w:spacing w:line="480" w:lineRule="auto"/>
        <w:rPr>
          <w:del w:id="594" w:author="Syuan-Jyun Sun" w:date="2024-05-24T15:32:00Z"/>
          <w:rFonts w:eastAsia="PMingLiU" w:cs="Arial"/>
          <w:bCs/>
          <w:iCs/>
          <w:sz w:val="24"/>
          <w:szCs w:val="24"/>
        </w:rPr>
      </w:pPr>
    </w:p>
    <w:p w14:paraId="2A2A94CD" w14:textId="3AC12D06" w:rsidR="000548EF" w:rsidDel="005F675E" w:rsidRDefault="00431D31" w:rsidP="00E442BE">
      <w:pPr>
        <w:spacing w:before="100" w:beforeAutospacing="1" w:line="480" w:lineRule="auto"/>
        <w:rPr>
          <w:del w:id="595" w:author="Syuan-Jyun Sun" w:date="2024-05-24T15:32:00Z"/>
          <w:rFonts w:eastAsia="PMingLiU" w:cs="Arial"/>
          <w:b/>
          <w:iCs/>
          <w:sz w:val="24"/>
          <w:szCs w:val="24"/>
        </w:rPr>
      </w:pPr>
      <w:del w:id="596" w:author="Syuan-Jyun Sun" w:date="2024-05-24T15:32:00Z">
        <w:r w:rsidDel="005F675E">
          <w:rPr>
            <w:rFonts w:eastAsia="PMingLiU" w:cs="Arial"/>
            <w:b/>
            <w:iCs/>
            <w:sz w:val="24"/>
            <w:szCs w:val="24"/>
          </w:rPr>
          <w:delText>Data availability statement</w:delText>
        </w:r>
      </w:del>
    </w:p>
    <w:p w14:paraId="638E034F" w14:textId="4E41CFA1" w:rsidR="000548EF" w:rsidRPr="006E5A8A" w:rsidRDefault="00431D31" w:rsidP="00E442BE">
      <w:pPr>
        <w:spacing w:line="480" w:lineRule="auto"/>
        <w:rPr>
          <w:rFonts w:cs="Arial"/>
          <w:b/>
          <w:sz w:val="24"/>
          <w:szCs w:val="24"/>
        </w:rPr>
      </w:pPr>
      <w:del w:id="597" w:author="Syuan-Jyun Sun" w:date="2024-05-24T15:32:00Z">
        <w:r w:rsidRPr="006E5A8A" w:rsidDel="005F675E">
          <w:rPr>
            <w:rFonts w:eastAsia="PMingLiU" w:cs="Arial"/>
            <w:bCs/>
            <w:iCs/>
            <w:sz w:val="24"/>
            <w:szCs w:val="24"/>
          </w:rPr>
          <w:delText xml:space="preserve">Data and code used in this manuscript </w:delText>
        </w:r>
        <w:r w:rsidR="00CF50B1" w:rsidRPr="006E5A8A" w:rsidDel="005F675E">
          <w:rPr>
            <w:rFonts w:eastAsia="PMingLiU" w:cs="Arial"/>
            <w:bCs/>
            <w:iCs/>
            <w:sz w:val="24"/>
            <w:szCs w:val="24"/>
          </w:rPr>
          <w:delText>will be</w:delText>
        </w:r>
        <w:r w:rsidRPr="006E5A8A" w:rsidDel="005F675E">
          <w:rPr>
            <w:rFonts w:eastAsia="PMingLiU" w:cs="Arial"/>
            <w:bCs/>
            <w:iCs/>
            <w:sz w:val="24"/>
            <w:szCs w:val="24"/>
          </w:rPr>
          <w:delText xml:space="preserve"> publicly available on Zenodo</w:delText>
        </w:r>
        <w:r w:rsidR="00CF50B1" w:rsidRPr="006E5A8A" w:rsidDel="005F675E">
          <w:rPr>
            <w:rFonts w:eastAsia="PMingLiU" w:cs="Arial"/>
            <w:bCs/>
            <w:iCs/>
            <w:sz w:val="24"/>
            <w:szCs w:val="24"/>
          </w:rPr>
          <w:delText xml:space="preserve"> if the manuscript is accepted for publication.</w:delText>
        </w:r>
      </w:del>
      <w:commentRangeStart w:id="554"/>
      <w:commentRangeEnd w:id="554"/>
      <w:r w:rsidRPr="006E5A8A">
        <w:rPr>
          <w:rFonts w:cs="Arial"/>
          <w:b/>
          <w:sz w:val="24"/>
          <w:szCs w:val="24"/>
        </w:rPr>
        <w:br w:type="page"/>
      </w:r>
    </w:p>
    <w:p w14:paraId="3D51BA50" w14:textId="77777777" w:rsidR="00D61A19" w:rsidRPr="00D61A19" w:rsidRDefault="00305466" w:rsidP="00D61A19">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D61A19" w:rsidRPr="00D61A19">
        <w:rPr>
          <w:b/>
          <w:noProof/>
        </w:rPr>
        <w:t>References</w:t>
      </w:r>
    </w:p>
    <w:p w14:paraId="62626F83" w14:textId="77777777" w:rsidR="00D61A19" w:rsidRPr="00D61A19" w:rsidRDefault="00D61A19" w:rsidP="00D61A19">
      <w:pPr>
        <w:pStyle w:val="EndNoteBibliographyTitle"/>
        <w:rPr>
          <w:b/>
          <w:noProof/>
        </w:rPr>
      </w:pPr>
    </w:p>
    <w:p w14:paraId="7640841E" w14:textId="77777777" w:rsidR="00D61A19" w:rsidRPr="00D61A19" w:rsidRDefault="00D61A19" w:rsidP="00D61A19">
      <w:pPr>
        <w:pStyle w:val="EndNoteBibliography"/>
        <w:spacing w:after="0"/>
        <w:ind w:left="720" w:hanging="720"/>
        <w:rPr>
          <w:noProof/>
        </w:rPr>
      </w:pPr>
      <w:r w:rsidRPr="00D61A19">
        <w:rPr>
          <w:noProof/>
        </w:rPr>
        <w:t xml:space="preserve">Bartlett, J. 1987. Filial cannibalism in burying beetles. Behavioral Ecology and Sociobiology </w:t>
      </w:r>
      <w:r w:rsidRPr="00D61A19">
        <w:rPr>
          <w:b/>
          <w:noProof/>
        </w:rPr>
        <w:t>21</w:t>
      </w:r>
      <w:r w:rsidRPr="00D61A19">
        <w:rPr>
          <w:noProof/>
        </w:rPr>
        <w:t>:179-183.</w:t>
      </w:r>
    </w:p>
    <w:p w14:paraId="09A8346E" w14:textId="77777777" w:rsidR="00D61A19" w:rsidRPr="00D61A19" w:rsidRDefault="00D61A19" w:rsidP="00D61A19">
      <w:pPr>
        <w:pStyle w:val="EndNoteBibliography"/>
        <w:spacing w:after="0"/>
        <w:ind w:left="720" w:hanging="720"/>
        <w:rPr>
          <w:noProof/>
        </w:rPr>
      </w:pPr>
      <w:r w:rsidRPr="00D61A19">
        <w:rPr>
          <w:noProof/>
        </w:rPr>
        <w:t xml:space="preserve">Bartlett, J., and C. Ashworth. 1988. Brood size and fitness in Nicrophorus vespilloides (Coleoptera: Silphidae). Behavioral Ecology and Sociobiology </w:t>
      </w:r>
      <w:r w:rsidRPr="00D61A19">
        <w:rPr>
          <w:b/>
          <w:noProof/>
        </w:rPr>
        <w:t>22</w:t>
      </w:r>
      <w:r w:rsidRPr="00D61A19">
        <w:rPr>
          <w:noProof/>
        </w:rPr>
        <w:t>:429-434.</w:t>
      </w:r>
    </w:p>
    <w:p w14:paraId="56F31AB5" w14:textId="77777777" w:rsidR="00D61A19" w:rsidRPr="00D61A19" w:rsidRDefault="00D61A19" w:rsidP="00D61A19">
      <w:pPr>
        <w:pStyle w:val="EndNoteBibliography"/>
        <w:spacing w:after="0"/>
        <w:ind w:left="720" w:hanging="720"/>
        <w:rPr>
          <w:noProof/>
        </w:rPr>
      </w:pPr>
      <w:r w:rsidRPr="00D61A19">
        <w:rPr>
          <w:noProof/>
        </w:rPr>
        <w:t xml:space="preserve">Barton, P. S., S. A. Cunningham, D. B. Lindenmayer, and A. D. Manning. 2013. The role of carrion in maintaining biodiversity and ecological processes in terrestrial ecosystems. Oecologia </w:t>
      </w:r>
      <w:r w:rsidRPr="00D61A19">
        <w:rPr>
          <w:b/>
          <w:noProof/>
        </w:rPr>
        <w:t>171</w:t>
      </w:r>
      <w:r w:rsidRPr="00D61A19">
        <w:rPr>
          <w:noProof/>
        </w:rPr>
        <w:t>:761-772.</w:t>
      </w:r>
    </w:p>
    <w:p w14:paraId="630158CF" w14:textId="77777777" w:rsidR="00D61A19" w:rsidRPr="00D61A19" w:rsidRDefault="00D61A19" w:rsidP="00D61A19">
      <w:pPr>
        <w:pStyle w:val="EndNoteBibliography"/>
        <w:spacing w:after="0"/>
        <w:ind w:left="720" w:hanging="720"/>
        <w:rPr>
          <w:noProof/>
        </w:rPr>
      </w:pPr>
      <w:r w:rsidRPr="00D61A19">
        <w:rPr>
          <w:noProof/>
        </w:rPr>
        <w:t xml:space="preserve">Boggs, C. L. 2009. Understanding insect life histories and senescence through a resource allocation lens. Functional Ecology </w:t>
      </w:r>
      <w:r w:rsidRPr="00D61A19">
        <w:rPr>
          <w:b/>
          <w:noProof/>
        </w:rPr>
        <w:t>23</w:t>
      </w:r>
      <w:r w:rsidRPr="00D61A19">
        <w:rPr>
          <w:noProof/>
        </w:rPr>
        <w:t>:27-37.</w:t>
      </w:r>
    </w:p>
    <w:p w14:paraId="57A0F0AA" w14:textId="77777777" w:rsidR="00D61A19" w:rsidRPr="00D61A19" w:rsidRDefault="00D61A19" w:rsidP="00D61A19">
      <w:pPr>
        <w:pStyle w:val="EndNoteBibliography"/>
        <w:spacing w:after="0"/>
        <w:ind w:left="720" w:hanging="720"/>
        <w:rPr>
          <w:noProof/>
        </w:rPr>
      </w:pPr>
      <w:r w:rsidRPr="00D61A19">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D61A19">
        <w:rPr>
          <w:b/>
          <w:noProof/>
        </w:rPr>
        <w:t>9</w:t>
      </w:r>
      <w:r w:rsidRPr="00D61A19">
        <w:rPr>
          <w:noProof/>
        </w:rPr>
        <w:t>:378-400.</w:t>
      </w:r>
    </w:p>
    <w:p w14:paraId="6CBE6E91" w14:textId="77777777" w:rsidR="00D61A19" w:rsidRPr="00D61A19" w:rsidRDefault="00D61A19" w:rsidP="00D61A19">
      <w:pPr>
        <w:pStyle w:val="EndNoteBibliography"/>
        <w:spacing w:after="0"/>
        <w:ind w:left="720" w:hanging="720"/>
        <w:rPr>
          <w:noProof/>
        </w:rPr>
      </w:pPr>
      <w:r w:rsidRPr="00D61A19">
        <w:rPr>
          <w:noProof/>
        </w:rPr>
        <w:t xml:space="preserve">Chen, B. F., M. Liu, D. R. Rubenstein, S. J. Sun, J. N. Liu, Y. H. Lin, and S. F. Shen. 2020. A chemically triggered transition from conflict to cooperation in burying beetles. Ecology Letters </w:t>
      </w:r>
      <w:r w:rsidRPr="00D61A19">
        <w:rPr>
          <w:b/>
          <w:noProof/>
        </w:rPr>
        <w:t>23</w:t>
      </w:r>
      <w:r w:rsidRPr="00D61A19">
        <w:rPr>
          <w:noProof/>
        </w:rPr>
        <w:t>:467-475.</w:t>
      </w:r>
    </w:p>
    <w:p w14:paraId="290E5A51" w14:textId="77777777" w:rsidR="00D61A19" w:rsidRPr="00D61A19" w:rsidRDefault="00D61A19" w:rsidP="00D61A19">
      <w:pPr>
        <w:pStyle w:val="EndNoteBibliography"/>
        <w:spacing w:after="0"/>
        <w:ind w:left="720" w:hanging="720"/>
        <w:rPr>
          <w:noProof/>
        </w:rPr>
      </w:pPr>
      <w:r w:rsidRPr="00D61A19">
        <w:rPr>
          <w:noProof/>
        </w:rPr>
        <w:t xml:space="preserve">Creighton, J. C. 2005. Population density, body size, and phenotypic plasticity of brood size in a burying beetle. Behavioral Ecology </w:t>
      </w:r>
      <w:r w:rsidRPr="00D61A19">
        <w:rPr>
          <w:b/>
          <w:noProof/>
        </w:rPr>
        <w:t>16</w:t>
      </w:r>
      <w:r w:rsidRPr="00D61A19">
        <w:rPr>
          <w:noProof/>
        </w:rPr>
        <w:t>:1031-1036.</w:t>
      </w:r>
    </w:p>
    <w:p w14:paraId="402D59CE" w14:textId="77777777" w:rsidR="00D61A19" w:rsidRPr="00D61A19" w:rsidRDefault="00D61A19" w:rsidP="00D61A19">
      <w:pPr>
        <w:pStyle w:val="EndNoteBibliography"/>
        <w:spacing w:after="0"/>
        <w:ind w:left="720" w:hanging="720"/>
        <w:rPr>
          <w:noProof/>
        </w:rPr>
      </w:pPr>
      <w:r w:rsidRPr="00D61A19">
        <w:rPr>
          <w:noProof/>
        </w:rPr>
        <w:t xml:space="preserve">DeVault, T. L., J. Rhodes, Olin E, and J. A. Shivik. 2003. Scavenging by vertebrates: behavioral, ecological, and evolutionary perspectives on an important energy transfer pathway in terrestrial ecosystems. Oikos </w:t>
      </w:r>
      <w:r w:rsidRPr="00D61A19">
        <w:rPr>
          <w:b/>
          <w:noProof/>
        </w:rPr>
        <w:t>102</w:t>
      </w:r>
      <w:r w:rsidRPr="00D61A19">
        <w:rPr>
          <w:noProof/>
        </w:rPr>
        <w:t>:225-234.</w:t>
      </w:r>
    </w:p>
    <w:p w14:paraId="061A6468" w14:textId="77777777" w:rsidR="00D61A19" w:rsidRPr="00D61A19" w:rsidRDefault="00D61A19" w:rsidP="00D61A19">
      <w:pPr>
        <w:pStyle w:val="EndNoteBibliography"/>
        <w:spacing w:after="0"/>
        <w:ind w:left="720" w:hanging="720"/>
        <w:rPr>
          <w:noProof/>
        </w:rPr>
      </w:pPr>
      <w:r w:rsidRPr="00D61A19">
        <w:rPr>
          <w:noProof/>
        </w:rPr>
        <w:t xml:space="preserve">Eggert, A.-K., and J. K. Müller. 1992. Joint breeding in female burying beetles. Behavioral Ecology and Sociobiology </w:t>
      </w:r>
      <w:r w:rsidRPr="00D61A19">
        <w:rPr>
          <w:b/>
          <w:noProof/>
        </w:rPr>
        <w:t>31</w:t>
      </w:r>
      <w:r w:rsidRPr="00D61A19">
        <w:rPr>
          <w:noProof/>
        </w:rPr>
        <w:t>:237-242.</w:t>
      </w:r>
    </w:p>
    <w:p w14:paraId="07F6B337" w14:textId="77777777" w:rsidR="00D61A19" w:rsidRPr="00D61A19" w:rsidRDefault="00D61A19" w:rsidP="00D61A19">
      <w:pPr>
        <w:pStyle w:val="EndNoteBibliography"/>
        <w:spacing w:after="0"/>
        <w:ind w:left="720" w:hanging="720"/>
        <w:rPr>
          <w:noProof/>
        </w:rPr>
      </w:pPr>
      <w:r w:rsidRPr="00D61A19">
        <w:rPr>
          <w:noProof/>
        </w:rPr>
        <w:t xml:space="preserve">Eggert, A.-K., M. Reinking, and J. K. Müller. 1998. Parental care improves offspring survival and growth in burying beetles. Animal Behaviour </w:t>
      </w:r>
      <w:r w:rsidRPr="00D61A19">
        <w:rPr>
          <w:b/>
          <w:noProof/>
        </w:rPr>
        <w:t>55</w:t>
      </w:r>
      <w:r w:rsidRPr="00D61A19">
        <w:rPr>
          <w:noProof/>
        </w:rPr>
        <w:t>:97-107.</w:t>
      </w:r>
    </w:p>
    <w:p w14:paraId="7F1E7BE8" w14:textId="77777777" w:rsidR="00D61A19" w:rsidRPr="00D61A19" w:rsidRDefault="00D61A19" w:rsidP="00D61A19">
      <w:pPr>
        <w:pStyle w:val="EndNoteBibliography"/>
        <w:spacing w:after="0"/>
        <w:ind w:left="720" w:hanging="720"/>
        <w:rPr>
          <w:noProof/>
        </w:rPr>
      </w:pPr>
      <w:r w:rsidRPr="00D61A19">
        <w:rPr>
          <w:noProof/>
        </w:rPr>
        <w:t xml:space="preserve">Eggert, A. K., and S. K. Sakaluk. 2000. Benefits of communal breeding in burying beetles: a field experiment. Ecological Entomology </w:t>
      </w:r>
      <w:r w:rsidRPr="00D61A19">
        <w:rPr>
          <w:b/>
          <w:noProof/>
        </w:rPr>
        <w:t>25</w:t>
      </w:r>
      <w:r w:rsidRPr="00D61A19">
        <w:rPr>
          <w:noProof/>
        </w:rPr>
        <w:t>:262-266.</w:t>
      </w:r>
    </w:p>
    <w:p w14:paraId="2788AB35" w14:textId="77777777" w:rsidR="00D61A19" w:rsidRPr="00D61A19" w:rsidRDefault="00D61A19" w:rsidP="00D61A19">
      <w:pPr>
        <w:pStyle w:val="EndNoteBibliography"/>
        <w:spacing w:after="0"/>
        <w:ind w:left="720" w:hanging="720"/>
        <w:rPr>
          <w:noProof/>
        </w:rPr>
      </w:pPr>
      <w:r w:rsidRPr="00D61A19">
        <w:rPr>
          <w:noProof/>
        </w:rPr>
        <w:t>Fox, J., and S. Weisberg. 2019. An R Companion to Applied Regression. Third edition. Sage, Thousand Oaks CA.</w:t>
      </w:r>
    </w:p>
    <w:p w14:paraId="2B4A9E84" w14:textId="77777777" w:rsidR="00D61A19" w:rsidRPr="00D61A19" w:rsidRDefault="00D61A19" w:rsidP="00D61A19">
      <w:pPr>
        <w:pStyle w:val="EndNoteBibliography"/>
        <w:spacing w:after="0"/>
        <w:ind w:left="720" w:hanging="720"/>
        <w:rPr>
          <w:noProof/>
        </w:rPr>
      </w:pPr>
      <w:r w:rsidRPr="00D61A19">
        <w:rPr>
          <w:noProof/>
        </w:rPr>
        <w:t>Hartig, F. 2022. DHARMa: Residual Diagnostics for Hierarchical (Multi-Level / Mixed) Regression Models.</w:t>
      </w:r>
    </w:p>
    <w:p w14:paraId="4308555A" w14:textId="77777777" w:rsidR="00D61A19" w:rsidRPr="00D61A19" w:rsidRDefault="00D61A19" w:rsidP="00D61A19">
      <w:pPr>
        <w:pStyle w:val="EndNoteBibliography"/>
        <w:spacing w:after="0"/>
        <w:ind w:left="720" w:hanging="720"/>
        <w:rPr>
          <w:noProof/>
        </w:rPr>
      </w:pPr>
      <w:r w:rsidRPr="00D61A19">
        <w:rPr>
          <w:noProof/>
        </w:rPr>
        <w:t xml:space="preserve">Hocking, M., R. Ring, and T. Reimchen. 2006. Burying beetle Nicrophorus investigator reproduction on Pacific salmon carcasses. Ecological Entomology </w:t>
      </w:r>
      <w:r w:rsidRPr="00D61A19">
        <w:rPr>
          <w:b/>
          <w:noProof/>
        </w:rPr>
        <w:t>31</w:t>
      </w:r>
      <w:r w:rsidRPr="00D61A19">
        <w:rPr>
          <w:noProof/>
        </w:rPr>
        <w:t>:5-12.</w:t>
      </w:r>
    </w:p>
    <w:p w14:paraId="3B393788" w14:textId="77777777" w:rsidR="00D61A19" w:rsidRPr="00D61A19" w:rsidRDefault="00D61A19" w:rsidP="00D61A19">
      <w:pPr>
        <w:pStyle w:val="EndNoteBibliography"/>
        <w:spacing w:after="0"/>
        <w:ind w:left="720" w:hanging="720"/>
        <w:rPr>
          <w:noProof/>
        </w:rPr>
      </w:pPr>
      <w:r w:rsidRPr="00D61A19">
        <w:rPr>
          <w:noProof/>
        </w:rPr>
        <w:lastRenderedPageBreak/>
        <w:t xml:space="preserve">Hopwood, P. E., A. J. Moore, T. Tregenza, and N. J. Royle. 2016. Niche variation and the maintenance of variation in body size in a burying beetle. Ecological Entomology </w:t>
      </w:r>
      <w:r w:rsidRPr="00D61A19">
        <w:rPr>
          <w:b/>
          <w:noProof/>
        </w:rPr>
        <w:t>41</w:t>
      </w:r>
      <w:r w:rsidRPr="00D61A19">
        <w:rPr>
          <w:noProof/>
        </w:rPr>
        <w:t>:96-104.</w:t>
      </w:r>
    </w:p>
    <w:p w14:paraId="5928E9BF" w14:textId="77777777" w:rsidR="00D61A19" w:rsidRPr="00D61A19" w:rsidRDefault="00D61A19" w:rsidP="00D61A19">
      <w:pPr>
        <w:pStyle w:val="EndNoteBibliography"/>
        <w:spacing w:after="0"/>
        <w:ind w:left="720" w:hanging="720"/>
        <w:rPr>
          <w:noProof/>
        </w:rPr>
      </w:pPr>
      <w:r w:rsidRPr="00D61A19">
        <w:rPr>
          <w:noProof/>
        </w:rPr>
        <w:t xml:space="preserve">Komdeur, J., M. J. Schrama, K. Meijer, A. J. Moore, and L. W. Beukeboom. 2013. Cobreeding in the burying beetle, Nicrophorus vespilloides: tolerance rather than cooperation. Ethology </w:t>
      </w:r>
      <w:r w:rsidRPr="00D61A19">
        <w:rPr>
          <w:b/>
          <w:noProof/>
        </w:rPr>
        <w:t>119</w:t>
      </w:r>
      <w:r w:rsidRPr="00D61A19">
        <w:rPr>
          <w:noProof/>
        </w:rPr>
        <w:t>:1138-1148.</w:t>
      </w:r>
    </w:p>
    <w:p w14:paraId="2FCFCB42" w14:textId="77777777" w:rsidR="00D61A19" w:rsidRPr="00D61A19" w:rsidRDefault="00D61A19" w:rsidP="00D61A19">
      <w:pPr>
        <w:pStyle w:val="EndNoteBibliography"/>
        <w:spacing w:after="0"/>
        <w:ind w:left="720" w:hanging="720"/>
        <w:rPr>
          <w:noProof/>
        </w:rPr>
      </w:pPr>
      <w:r w:rsidRPr="00D61A19">
        <w:rPr>
          <w:noProof/>
        </w:rPr>
        <w:t>May, E. M., and R. W. El</w:t>
      </w:r>
      <w:r w:rsidRPr="00D61A19">
        <w:rPr>
          <w:rFonts w:ascii="Cambria Math" w:hAnsi="Cambria Math" w:cs="Cambria Math"/>
          <w:noProof/>
        </w:rPr>
        <w:t>‐</w:t>
      </w:r>
      <w:r w:rsidRPr="00D61A19">
        <w:rPr>
          <w:noProof/>
        </w:rPr>
        <w:t>Sabaawi. 2022. Life stage and taxonomy the most important factors determining vertebrate stoichiometry: A meta</w:t>
      </w:r>
      <w:r w:rsidRPr="00D61A19">
        <w:rPr>
          <w:rFonts w:ascii="Cambria Math" w:hAnsi="Cambria Math" w:cs="Cambria Math"/>
          <w:noProof/>
        </w:rPr>
        <w:t>‐</w:t>
      </w:r>
      <w:r w:rsidRPr="00D61A19">
        <w:rPr>
          <w:noProof/>
        </w:rPr>
        <w:t xml:space="preserve">analysis. Ecology and Evolution </w:t>
      </w:r>
      <w:r w:rsidRPr="00D61A19">
        <w:rPr>
          <w:b/>
          <w:noProof/>
        </w:rPr>
        <w:t>12</w:t>
      </w:r>
      <w:r w:rsidRPr="00D61A19">
        <w:rPr>
          <w:noProof/>
        </w:rPr>
        <w:t>:e9354.</w:t>
      </w:r>
    </w:p>
    <w:p w14:paraId="0C72222F" w14:textId="77777777" w:rsidR="00D61A19" w:rsidRPr="00D61A19" w:rsidRDefault="00D61A19" w:rsidP="00D61A19">
      <w:pPr>
        <w:pStyle w:val="EndNoteBibliography"/>
        <w:spacing w:after="0"/>
        <w:ind w:left="720" w:hanging="720"/>
        <w:rPr>
          <w:noProof/>
        </w:rPr>
      </w:pPr>
      <w:r w:rsidRPr="00D61A19">
        <w:rPr>
          <w:noProof/>
        </w:rPr>
        <w:t>Monteith, K. M., C. Andrews, and P. T. Smiseth. 2012. Post</w:t>
      </w:r>
      <w:r w:rsidRPr="00D61A19">
        <w:rPr>
          <w:rFonts w:ascii="Cambria Math" w:hAnsi="Cambria Math" w:cs="Cambria Math"/>
          <w:noProof/>
        </w:rPr>
        <w:t>‐</w:t>
      </w:r>
      <w:r w:rsidRPr="00D61A19">
        <w:rPr>
          <w:noProof/>
        </w:rPr>
        <w:t xml:space="preserve">hatching parental care masks the effects of egg size on offspring fitness: a removal experiment on burying beetles. Journal of evolutionary biology </w:t>
      </w:r>
      <w:r w:rsidRPr="00D61A19">
        <w:rPr>
          <w:b/>
          <w:noProof/>
        </w:rPr>
        <w:t>25</w:t>
      </w:r>
      <w:r w:rsidRPr="00D61A19">
        <w:rPr>
          <w:noProof/>
        </w:rPr>
        <w:t>:1815-1822.</w:t>
      </w:r>
    </w:p>
    <w:p w14:paraId="3A0890A2" w14:textId="77777777" w:rsidR="00D61A19" w:rsidRPr="00D61A19" w:rsidRDefault="00D61A19" w:rsidP="00D61A19">
      <w:pPr>
        <w:pStyle w:val="EndNoteBibliography"/>
        <w:spacing w:after="0"/>
        <w:ind w:left="720" w:hanging="720"/>
        <w:rPr>
          <w:noProof/>
        </w:rPr>
      </w:pPr>
      <w:r w:rsidRPr="00D61A19">
        <w:rPr>
          <w:noProof/>
        </w:rPr>
        <w:t xml:space="preserve">Müller, J. K., V. Braunisch, W. Hwang, and A.-K. Eggert. 2007. Alternative tactics and individual reproductive success in natural associations of the burying beetle, Nicrophorus vespilloides. Behavioral Ecology </w:t>
      </w:r>
      <w:r w:rsidRPr="00D61A19">
        <w:rPr>
          <w:b/>
          <w:noProof/>
        </w:rPr>
        <w:t>18</w:t>
      </w:r>
      <w:r w:rsidRPr="00D61A19">
        <w:rPr>
          <w:noProof/>
        </w:rPr>
        <w:t>:196-203.</w:t>
      </w:r>
    </w:p>
    <w:p w14:paraId="1888042E" w14:textId="77777777" w:rsidR="00D61A19" w:rsidRPr="00D61A19" w:rsidRDefault="00D61A19" w:rsidP="00D61A19">
      <w:pPr>
        <w:pStyle w:val="EndNoteBibliography"/>
        <w:spacing w:after="0"/>
        <w:ind w:left="720" w:hanging="720"/>
        <w:rPr>
          <w:noProof/>
        </w:rPr>
      </w:pPr>
      <w:r w:rsidRPr="00D61A19">
        <w:rPr>
          <w:noProof/>
        </w:rPr>
        <w:t xml:space="preserve">Müller, J. K., A.-K. Eggert, and E. Furlkröger. 1990. Clutch size regulation in the burying beetle Necrophorus vespilloides Herbst (Coleoptera: Silphidae). Journal of Insect Behavior </w:t>
      </w:r>
      <w:r w:rsidRPr="00D61A19">
        <w:rPr>
          <w:b/>
          <w:noProof/>
        </w:rPr>
        <w:t>3</w:t>
      </w:r>
      <w:r w:rsidRPr="00D61A19">
        <w:rPr>
          <w:noProof/>
        </w:rPr>
        <w:t>: 265–270.</w:t>
      </w:r>
    </w:p>
    <w:p w14:paraId="0372FFC3" w14:textId="77777777" w:rsidR="00D61A19" w:rsidRPr="00D61A19" w:rsidRDefault="00D61A19" w:rsidP="00D61A19">
      <w:pPr>
        <w:pStyle w:val="EndNoteBibliography"/>
        <w:spacing w:after="0"/>
        <w:ind w:left="720" w:hanging="720"/>
        <w:rPr>
          <w:noProof/>
        </w:rPr>
      </w:pPr>
      <w:r w:rsidRPr="00D61A19">
        <w:rPr>
          <w:noProof/>
        </w:rPr>
        <w:t>R Core Team. 2024. R: A Language and Environment for Statistical Computing. Vienna, Austria.</w:t>
      </w:r>
    </w:p>
    <w:p w14:paraId="6B465D1D" w14:textId="77777777" w:rsidR="00D61A19" w:rsidRPr="00D61A19" w:rsidRDefault="00D61A19" w:rsidP="00D61A19">
      <w:pPr>
        <w:pStyle w:val="EndNoteBibliography"/>
        <w:spacing w:after="0"/>
        <w:ind w:left="720" w:hanging="720"/>
        <w:rPr>
          <w:noProof/>
        </w:rPr>
      </w:pPr>
      <w:r w:rsidRPr="00D61A19">
        <w:rPr>
          <w:noProof/>
        </w:rPr>
        <w:t>Richardson, J., and P. T. Smiseth. 2020. Effects of variation in resource acquisition during different stages of the life cycle on life</w:t>
      </w:r>
      <w:r w:rsidRPr="00D61A19">
        <w:rPr>
          <w:rFonts w:ascii="Cambria Math" w:hAnsi="Cambria Math" w:cs="Cambria Math"/>
          <w:noProof/>
        </w:rPr>
        <w:t>‐</w:t>
      </w:r>
      <w:r w:rsidRPr="00D61A19">
        <w:rPr>
          <w:noProof/>
        </w:rPr>
        <w:t>history traits and trade</w:t>
      </w:r>
      <w:r w:rsidRPr="00D61A19">
        <w:rPr>
          <w:rFonts w:ascii="Cambria Math" w:hAnsi="Cambria Math" w:cs="Cambria Math"/>
          <w:noProof/>
        </w:rPr>
        <w:t>‐</w:t>
      </w:r>
      <w:r w:rsidRPr="00D61A19">
        <w:rPr>
          <w:noProof/>
        </w:rPr>
        <w:t xml:space="preserve">offs in a burying beetle. Journal of evolutionary biology </w:t>
      </w:r>
      <w:r w:rsidRPr="00D61A19">
        <w:rPr>
          <w:b/>
          <w:noProof/>
        </w:rPr>
        <w:t>32</w:t>
      </w:r>
      <w:r w:rsidRPr="00D61A19">
        <w:rPr>
          <w:noProof/>
        </w:rPr>
        <w:t>:19-30.</w:t>
      </w:r>
    </w:p>
    <w:p w14:paraId="0770ACAD" w14:textId="77777777" w:rsidR="00D61A19" w:rsidRPr="00D61A19" w:rsidRDefault="00D61A19" w:rsidP="00D61A19">
      <w:pPr>
        <w:pStyle w:val="EndNoteBibliography"/>
        <w:spacing w:after="0"/>
        <w:ind w:left="720" w:hanging="720"/>
        <w:rPr>
          <w:noProof/>
        </w:rPr>
      </w:pPr>
      <w:r w:rsidRPr="00D61A19">
        <w:rPr>
          <w:noProof/>
        </w:rPr>
        <w:t xml:space="preserve">Rozen, D., D. Engelmoer, and P. T. Smiseth. 2008. Antimicrobial strategies in burying beetles breeding on carrion. Proceedings of the National Academy of Sciences </w:t>
      </w:r>
      <w:r w:rsidRPr="00D61A19">
        <w:rPr>
          <w:b/>
          <w:noProof/>
        </w:rPr>
        <w:t>105</w:t>
      </w:r>
      <w:r w:rsidRPr="00D61A19">
        <w:rPr>
          <w:noProof/>
        </w:rPr>
        <w:t>:17890-17895.</w:t>
      </w:r>
    </w:p>
    <w:p w14:paraId="6DAC8C62" w14:textId="77777777" w:rsidR="00D61A19" w:rsidRPr="00D61A19" w:rsidRDefault="00D61A19" w:rsidP="00D61A19">
      <w:pPr>
        <w:pStyle w:val="EndNoteBibliography"/>
        <w:spacing w:after="0"/>
        <w:ind w:left="720" w:hanging="720"/>
        <w:rPr>
          <w:noProof/>
        </w:rPr>
      </w:pPr>
      <w:r w:rsidRPr="00D61A19">
        <w:rPr>
          <w:noProof/>
        </w:rPr>
        <w:t xml:space="preserve">Scott, M. P. 1994. Competition with flies promotes communal breeding in the burying beetle, Nicrophorus tomentosus. Behavioral Ecology and Sociobiology </w:t>
      </w:r>
      <w:r w:rsidRPr="00D61A19">
        <w:rPr>
          <w:b/>
          <w:noProof/>
        </w:rPr>
        <w:t>34</w:t>
      </w:r>
      <w:r w:rsidRPr="00D61A19">
        <w:rPr>
          <w:noProof/>
        </w:rPr>
        <w:t>:367-373.</w:t>
      </w:r>
    </w:p>
    <w:p w14:paraId="02A2DFD4" w14:textId="77777777" w:rsidR="00D61A19" w:rsidRPr="00D61A19" w:rsidRDefault="00D61A19" w:rsidP="00D61A19">
      <w:pPr>
        <w:pStyle w:val="EndNoteBibliography"/>
        <w:spacing w:after="0"/>
        <w:ind w:left="720" w:hanging="720"/>
        <w:rPr>
          <w:noProof/>
        </w:rPr>
      </w:pPr>
      <w:r w:rsidRPr="00D61A19">
        <w:rPr>
          <w:noProof/>
        </w:rPr>
        <w:t xml:space="preserve">Scott, M. P. 1998. The ecology and behavior of burying beetles. Annual review of entomology </w:t>
      </w:r>
      <w:r w:rsidRPr="00D61A19">
        <w:rPr>
          <w:b/>
          <w:noProof/>
        </w:rPr>
        <w:t>43</w:t>
      </w:r>
      <w:r w:rsidRPr="00D61A19">
        <w:rPr>
          <w:noProof/>
        </w:rPr>
        <w:t>:595-618.</w:t>
      </w:r>
    </w:p>
    <w:p w14:paraId="4807E229" w14:textId="77777777" w:rsidR="00D61A19" w:rsidRPr="00D61A19" w:rsidRDefault="00D61A19" w:rsidP="00D61A19">
      <w:pPr>
        <w:pStyle w:val="EndNoteBibliography"/>
        <w:spacing w:after="0"/>
        <w:ind w:left="720" w:hanging="720"/>
        <w:rPr>
          <w:noProof/>
        </w:rPr>
      </w:pPr>
      <w:r w:rsidRPr="00D61A19">
        <w:rPr>
          <w:noProof/>
        </w:rPr>
        <w:t xml:space="preserve">Scott, M. P., W. J. LEE, and E. Van Der Reijden. 2007. The frequency and fitness consequences of communal breeding in a natural population of burying beetles: a test of reproductive skew. Ecological Entomology </w:t>
      </w:r>
      <w:r w:rsidRPr="00D61A19">
        <w:rPr>
          <w:b/>
          <w:noProof/>
        </w:rPr>
        <w:t>32</w:t>
      </w:r>
      <w:r w:rsidRPr="00D61A19">
        <w:rPr>
          <w:noProof/>
        </w:rPr>
        <w:t>:651-661.</w:t>
      </w:r>
    </w:p>
    <w:p w14:paraId="0320768E" w14:textId="77777777" w:rsidR="00D61A19" w:rsidRPr="00D61A19" w:rsidRDefault="00D61A19" w:rsidP="00D61A19">
      <w:pPr>
        <w:pStyle w:val="EndNoteBibliography"/>
        <w:spacing w:after="0"/>
        <w:ind w:left="720" w:hanging="720"/>
        <w:rPr>
          <w:noProof/>
        </w:rPr>
      </w:pPr>
      <w:r w:rsidRPr="00D61A19">
        <w:rPr>
          <w:noProof/>
        </w:rPr>
        <w:t xml:space="preserve">Scott, M. P., and J. F. Traniello. 1990. Behavioural and ecological correlates of male and female parental care and reproductive success in burying beetles (Nicrophorus spp.). Animal Behaviour </w:t>
      </w:r>
      <w:r w:rsidRPr="00D61A19">
        <w:rPr>
          <w:b/>
          <w:noProof/>
        </w:rPr>
        <w:t>39</w:t>
      </w:r>
      <w:r w:rsidRPr="00D61A19">
        <w:rPr>
          <w:noProof/>
        </w:rPr>
        <w:t>:274-283.</w:t>
      </w:r>
    </w:p>
    <w:p w14:paraId="75588299" w14:textId="77777777" w:rsidR="00D61A19" w:rsidRPr="00D61A19" w:rsidRDefault="00D61A19" w:rsidP="00D61A19">
      <w:pPr>
        <w:pStyle w:val="EndNoteBibliography"/>
        <w:spacing w:after="0"/>
        <w:ind w:left="720" w:hanging="720"/>
        <w:rPr>
          <w:noProof/>
        </w:rPr>
      </w:pPr>
      <w:r w:rsidRPr="00D61A19">
        <w:rPr>
          <w:noProof/>
        </w:rPr>
        <w:lastRenderedPageBreak/>
        <w:t xml:space="preserve">Scriber, J., and F. Slansky Jr. 1981. The nutritional ecology of immature insects. Annual review of entomology </w:t>
      </w:r>
      <w:r w:rsidRPr="00D61A19">
        <w:rPr>
          <w:b/>
          <w:noProof/>
        </w:rPr>
        <w:t>26</w:t>
      </w:r>
      <w:r w:rsidRPr="00D61A19">
        <w:rPr>
          <w:noProof/>
        </w:rPr>
        <w:t>:183-211.</w:t>
      </w:r>
    </w:p>
    <w:p w14:paraId="1DCEF4F8" w14:textId="77777777" w:rsidR="00D61A19" w:rsidRPr="00D61A19" w:rsidRDefault="00D61A19" w:rsidP="00D61A19">
      <w:pPr>
        <w:pStyle w:val="EndNoteBibliography"/>
        <w:spacing w:after="0"/>
        <w:ind w:left="720" w:hanging="720"/>
        <w:rPr>
          <w:noProof/>
        </w:rPr>
      </w:pPr>
      <w:r w:rsidRPr="00D61A19">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D61A19">
        <w:rPr>
          <w:b/>
          <w:noProof/>
        </w:rPr>
        <w:t>115</w:t>
      </w:r>
      <w:r w:rsidRPr="00D61A19">
        <w:rPr>
          <w:noProof/>
        </w:rPr>
        <w:t>:11274-11279.</w:t>
      </w:r>
    </w:p>
    <w:p w14:paraId="3EF87D84" w14:textId="77777777" w:rsidR="00D61A19" w:rsidRPr="00D61A19" w:rsidRDefault="00D61A19" w:rsidP="00D61A19">
      <w:pPr>
        <w:pStyle w:val="EndNoteBibliography"/>
        <w:spacing w:after="0"/>
        <w:ind w:left="720" w:hanging="720"/>
        <w:rPr>
          <w:noProof/>
        </w:rPr>
      </w:pPr>
      <w:r w:rsidRPr="00D61A19">
        <w:rPr>
          <w:noProof/>
        </w:rPr>
        <w:t>Smiseth, P. T., C. P. Andrews, S. N. Mattey, and R. Mooney. 2014. Phenotypic variation in resource acquisition influences trade</w:t>
      </w:r>
      <w:r w:rsidRPr="00D61A19">
        <w:rPr>
          <w:rFonts w:ascii="Cambria Math" w:hAnsi="Cambria Math" w:cs="Cambria Math"/>
          <w:noProof/>
        </w:rPr>
        <w:t>‐</w:t>
      </w:r>
      <w:r w:rsidRPr="00D61A19">
        <w:rPr>
          <w:noProof/>
        </w:rPr>
        <w:t xml:space="preserve">off between number and mass of offspring in a burying beetle. Journal of Zoology </w:t>
      </w:r>
      <w:r w:rsidRPr="00D61A19">
        <w:rPr>
          <w:b/>
          <w:noProof/>
        </w:rPr>
        <w:t>293</w:t>
      </w:r>
      <w:r w:rsidRPr="00D61A19">
        <w:rPr>
          <w:noProof/>
        </w:rPr>
        <w:t>:80-83.</w:t>
      </w:r>
    </w:p>
    <w:p w14:paraId="74A14F34" w14:textId="77777777" w:rsidR="00D61A19" w:rsidRPr="00D61A19" w:rsidRDefault="00D61A19" w:rsidP="00D61A19">
      <w:pPr>
        <w:pStyle w:val="EndNoteBibliography"/>
        <w:spacing w:after="0"/>
        <w:ind w:left="720" w:hanging="720"/>
        <w:rPr>
          <w:noProof/>
        </w:rPr>
      </w:pPr>
      <w:r w:rsidRPr="00D61A19">
        <w:rPr>
          <w:noProof/>
        </w:rPr>
        <w:t xml:space="preserve">Stiegler, J., C. Von Hoermann, J. Müller, M. E. Benbow, and M. Heurich. 2020. Carcass provisioning for scavenger conservation in a temperate forest ecosystem. Ecosphere </w:t>
      </w:r>
      <w:r w:rsidRPr="00D61A19">
        <w:rPr>
          <w:b/>
          <w:noProof/>
        </w:rPr>
        <w:t>11</w:t>
      </w:r>
      <w:r w:rsidRPr="00D61A19">
        <w:rPr>
          <w:noProof/>
        </w:rPr>
        <w:t>:e03063.</w:t>
      </w:r>
    </w:p>
    <w:p w14:paraId="20364D70" w14:textId="77777777" w:rsidR="00D61A19" w:rsidRPr="00D61A19" w:rsidRDefault="00D61A19" w:rsidP="00D61A19">
      <w:pPr>
        <w:pStyle w:val="EndNoteBibliography"/>
        <w:spacing w:after="0"/>
        <w:ind w:left="720" w:hanging="720"/>
        <w:rPr>
          <w:noProof/>
        </w:rPr>
      </w:pPr>
      <w:r w:rsidRPr="00D61A19">
        <w:rPr>
          <w:noProof/>
        </w:rPr>
        <w:t xml:space="preserve">Tessier, A. J., and N. L. Consolatti. 1991. Resource quantity and offspring quality in Daphnia. Ecology </w:t>
      </w:r>
      <w:r w:rsidRPr="00D61A19">
        <w:rPr>
          <w:b/>
          <w:noProof/>
        </w:rPr>
        <w:t>72</w:t>
      </w:r>
      <w:r w:rsidRPr="00D61A19">
        <w:rPr>
          <w:noProof/>
        </w:rPr>
        <w:t>:468-478.</w:t>
      </w:r>
    </w:p>
    <w:p w14:paraId="0F352FBC" w14:textId="77777777" w:rsidR="00D61A19" w:rsidRPr="00D61A19" w:rsidRDefault="00D61A19" w:rsidP="00D61A19">
      <w:pPr>
        <w:pStyle w:val="EndNoteBibliography"/>
        <w:spacing w:after="0"/>
        <w:ind w:left="720" w:hanging="720"/>
        <w:rPr>
          <w:noProof/>
        </w:rPr>
      </w:pPr>
      <w:r w:rsidRPr="00D61A19">
        <w:rPr>
          <w:noProof/>
        </w:rPr>
        <w:t xml:space="preserve">Tomberlin, J. K., B. T. Barton, M. A. Lashley, and H. R. Jordan. 2017. Mass mortality events and the role of necrophagous invertebrates. Current Opinion in Insect Science </w:t>
      </w:r>
      <w:r w:rsidRPr="00D61A19">
        <w:rPr>
          <w:b/>
          <w:noProof/>
        </w:rPr>
        <w:t>23</w:t>
      </w:r>
      <w:r w:rsidRPr="00D61A19">
        <w:rPr>
          <w:noProof/>
        </w:rPr>
        <w:t>:7-12.</w:t>
      </w:r>
    </w:p>
    <w:p w14:paraId="4ED1D044" w14:textId="77777777" w:rsidR="00D61A19" w:rsidRPr="00D61A19" w:rsidRDefault="00D61A19" w:rsidP="00D61A19">
      <w:pPr>
        <w:pStyle w:val="EndNoteBibliography"/>
        <w:spacing w:after="0"/>
        <w:ind w:left="720" w:hanging="720"/>
        <w:rPr>
          <w:noProof/>
        </w:rPr>
      </w:pPr>
      <w:r w:rsidRPr="00D61A19">
        <w:rPr>
          <w:noProof/>
        </w:rPr>
        <w:t xml:space="preserve">Trumbo, S. T. 1990. Regulation of brood size in a burying beetle, Nicrophorus tomentosus (Silphidae). Journal of Insect Behavior </w:t>
      </w:r>
      <w:r w:rsidRPr="00D61A19">
        <w:rPr>
          <w:b/>
          <w:noProof/>
        </w:rPr>
        <w:t>3</w:t>
      </w:r>
      <w:r w:rsidRPr="00D61A19">
        <w:rPr>
          <w:noProof/>
        </w:rPr>
        <w:t>:491-500.</w:t>
      </w:r>
    </w:p>
    <w:p w14:paraId="0323CEA1" w14:textId="77777777" w:rsidR="00D61A19" w:rsidRPr="00D61A19" w:rsidRDefault="00D61A19" w:rsidP="00D61A19">
      <w:pPr>
        <w:pStyle w:val="EndNoteBibliography"/>
        <w:spacing w:after="0"/>
        <w:ind w:left="720" w:hanging="720"/>
        <w:rPr>
          <w:noProof/>
        </w:rPr>
      </w:pPr>
      <w:r w:rsidRPr="00D61A19">
        <w:rPr>
          <w:noProof/>
        </w:rPr>
        <w:t xml:space="preserve">Trumbo, S. T. 1992. Monogamy to communal breeding: exploitation of a broad resource base by burying beetles (Nicrophorus). Ecological Entomology </w:t>
      </w:r>
      <w:r w:rsidRPr="00D61A19">
        <w:rPr>
          <w:b/>
          <w:noProof/>
        </w:rPr>
        <w:t>17</w:t>
      </w:r>
      <w:r w:rsidRPr="00D61A19">
        <w:rPr>
          <w:noProof/>
        </w:rPr>
        <w:t>:289-298.</w:t>
      </w:r>
    </w:p>
    <w:p w14:paraId="6C5906CD" w14:textId="77777777" w:rsidR="00D61A19" w:rsidRPr="00D61A19" w:rsidRDefault="00D61A19" w:rsidP="00D61A19">
      <w:pPr>
        <w:pStyle w:val="EndNoteBibliography"/>
        <w:spacing w:after="0"/>
        <w:ind w:left="720" w:hanging="720"/>
        <w:rPr>
          <w:noProof/>
        </w:rPr>
      </w:pPr>
      <w:r w:rsidRPr="00D61A19">
        <w:rPr>
          <w:noProof/>
        </w:rPr>
        <w:t xml:space="preserve">Weldon, L., S. Abolins, L. Lenzi, C. Bourne, E. M. Riley, and M. Viney. 2015. The gut microbiota of wild mice. PLoS One </w:t>
      </w:r>
      <w:r w:rsidRPr="00D61A19">
        <w:rPr>
          <w:b/>
          <w:noProof/>
        </w:rPr>
        <w:t>10</w:t>
      </w:r>
      <w:r w:rsidRPr="00D61A19">
        <w:rPr>
          <w:noProof/>
        </w:rPr>
        <w:t>:e0134643.</w:t>
      </w:r>
    </w:p>
    <w:p w14:paraId="3A4AE803" w14:textId="77777777" w:rsidR="00D61A19" w:rsidRPr="00D61A19" w:rsidRDefault="00D61A19" w:rsidP="00D61A19">
      <w:pPr>
        <w:pStyle w:val="EndNoteBibliography"/>
        <w:ind w:left="720" w:hanging="720"/>
        <w:rPr>
          <w:noProof/>
        </w:rPr>
      </w:pPr>
      <w:r w:rsidRPr="00D61A19">
        <w:rPr>
          <w:noProof/>
        </w:rPr>
        <w:t xml:space="preserve">Woelber, B. K., C. L. Hall, and D. R. Howard. 2018. Environmental cues influence parental brood structure decisions in the burying beetle Nicrophorus marginatus. Journal of ethology </w:t>
      </w:r>
      <w:r w:rsidRPr="00D61A19">
        <w:rPr>
          <w:b/>
          <w:noProof/>
        </w:rPr>
        <w:t>36</w:t>
      </w:r>
      <w:r w:rsidRPr="00D61A19">
        <w:rPr>
          <w:noProof/>
        </w:rPr>
        <w:t>:55-64.</w:t>
      </w:r>
    </w:p>
    <w:p w14:paraId="6855A306" w14:textId="2E66D6CB"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536A509D" w:rsidR="0077082A" w:rsidRPr="00265662" w:rsidRDefault="0077082A" w:rsidP="00E442BE">
      <w:pPr>
        <w:spacing w:line="480" w:lineRule="auto"/>
        <w:rPr>
          <w:rFonts w:cs="Arial"/>
          <w:b/>
          <w:bCs/>
          <w:sz w:val="24"/>
          <w:szCs w:val="24"/>
        </w:rPr>
      </w:pPr>
      <w:del w:id="598" w:author="Syuan-Jyun Sun" w:date="2024-05-24T15:30:00Z">
        <w:r w:rsidRPr="00265662" w:rsidDel="007B6816">
          <w:rPr>
            <w:rFonts w:cs="Arial"/>
            <w:b/>
            <w:bCs/>
            <w:sz w:val="24"/>
            <w:szCs w:val="24"/>
          </w:rPr>
          <w:lastRenderedPageBreak/>
          <w:delText xml:space="preserve">Tables and </w:delText>
        </w:r>
      </w:del>
      <w:r w:rsidRPr="00265662">
        <w:rPr>
          <w:rFonts w:cs="Arial"/>
          <w:b/>
          <w:bCs/>
          <w:sz w:val="24"/>
          <w:szCs w:val="24"/>
        </w:rPr>
        <w:t>Figures</w:t>
      </w:r>
    </w:p>
    <w:p w14:paraId="22406C8C" w14:textId="4A6EFBBC" w:rsidR="0077082A" w:rsidRPr="00265662" w:rsidDel="007B6816" w:rsidRDefault="0077082A" w:rsidP="00E442BE">
      <w:pPr>
        <w:spacing w:line="480" w:lineRule="auto"/>
        <w:rPr>
          <w:moveFrom w:id="599" w:author="Syuan-Jyun Sun" w:date="2024-05-24T15:31:00Z"/>
          <w:rFonts w:cs="Arial"/>
          <w:sz w:val="24"/>
          <w:szCs w:val="24"/>
        </w:rPr>
      </w:pPr>
      <w:moveFromRangeStart w:id="600" w:author="Syuan-Jyun Sun" w:date="2024-05-24T15:31:00Z" w:name="move167457080"/>
      <w:moveFrom w:id="601" w:author="Syuan-Jyun Sun" w:date="2024-05-24T15:31:00Z">
        <w:r w:rsidRPr="00265662" w:rsidDel="007B6816">
          <w:rPr>
            <w:rFonts w:cs="Arial"/>
            <w:sz w:val="24"/>
            <w:szCs w:val="24"/>
          </w:rPr>
          <w:t xml:space="preserve">Table 1. A summary of the GLMM results for the breeding outcomes and carcass use </w:t>
        </w:r>
        <w:r w:rsidR="00A07CAB" w:rsidRPr="00265662" w:rsidDel="007B6816">
          <w:rPr>
            <w:rFonts w:cs="Arial"/>
            <w:sz w:val="24"/>
            <w:szCs w:val="24"/>
          </w:rPr>
          <w:t xml:space="preserve">efficiency </w:t>
        </w:r>
        <w:r w:rsidRPr="00265662" w:rsidDel="007B6816">
          <w:rPr>
            <w:rFonts w:cs="Arial"/>
            <w:sz w:val="24"/>
            <w:szCs w:val="24"/>
          </w:rPr>
          <w:t>of the burying beetle</w:t>
        </w:r>
        <w:r w:rsidR="00353EDB" w:rsidRPr="00265662" w:rsidDel="007B6816">
          <w:rPr>
            <w:rFonts w:cs="Arial"/>
            <w:sz w:val="24"/>
            <w:szCs w:val="24"/>
          </w:rPr>
          <w:t xml:space="preserve"> </w:t>
        </w:r>
        <w:r w:rsidR="00353EDB" w:rsidRPr="00265662" w:rsidDel="007B6816">
          <w:rPr>
            <w:rFonts w:cs="Arial"/>
            <w:i/>
            <w:iCs/>
            <w:sz w:val="24"/>
            <w:szCs w:val="24"/>
          </w:rPr>
          <w:t>N. nepalensis</w:t>
        </w:r>
        <w:r w:rsidRPr="00265662" w:rsidDel="007B6816">
          <w:rPr>
            <w:rFonts w:cs="Arial"/>
            <w:sz w:val="24"/>
            <w:szCs w:val="24"/>
          </w:rPr>
          <w:t xml:space="preserve">. The pronotum widths of </w:t>
        </w:r>
        <w:r w:rsidR="00B05BCB" w:rsidRPr="00265662" w:rsidDel="007B6816">
          <w:rPr>
            <w:rFonts w:cs="Arial"/>
            <w:sz w:val="24"/>
            <w:szCs w:val="24"/>
          </w:rPr>
          <w:t xml:space="preserve">the </w:t>
        </w:r>
        <w:r w:rsidRPr="00265662" w:rsidDel="007B6816">
          <w:rPr>
            <w:rFonts w:cs="Arial"/>
            <w:sz w:val="24"/>
            <w:szCs w:val="24"/>
          </w:rPr>
          <w:t>parent</w:t>
        </w:r>
        <w:r w:rsidR="00B05BCB" w:rsidRPr="00265662" w:rsidDel="007B6816">
          <w:rPr>
            <w:rFonts w:cs="Arial"/>
            <w:sz w:val="24"/>
            <w:szCs w:val="24"/>
          </w:rPr>
          <w:t>s and parent generation</w:t>
        </w:r>
        <w:r w:rsidRPr="00265662" w:rsidDel="007B6816">
          <w:rPr>
            <w:rFonts w:cs="Arial"/>
            <w:sz w:val="24"/>
            <w:szCs w:val="24"/>
          </w:rPr>
          <w:t xml:space="preserve"> were included as the covariates in all models.</w:t>
        </w:r>
      </w:moveFrom>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265662" w:rsidRPr="00265662" w:rsidDel="007B6816" w14:paraId="4694AD91" w14:textId="1BCD74A2" w:rsidTr="00A07CAB">
        <w:trPr>
          <w:trHeight w:val="494"/>
        </w:trPr>
        <w:tc>
          <w:tcPr>
            <w:tcW w:w="2700" w:type="dxa"/>
            <w:vMerge w:val="restart"/>
            <w:tcBorders>
              <w:top w:val="single" w:sz="4" w:space="0" w:color="auto"/>
            </w:tcBorders>
            <w:vAlign w:val="center"/>
          </w:tcPr>
          <w:p w14:paraId="1C910D2E" w14:textId="362CA76E" w:rsidR="0077082A" w:rsidRPr="00265662" w:rsidDel="007B6816" w:rsidRDefault="0077082A" w:rsidP="00A07CAB">
            <w:pPr>
              <w:spacing w:after="0" w:line="240" w:lineRule="auto"/>
              <w:jc w:val="center"/>
              <w:rPr>
                <w:moveFrom w:id="602" w:author="Syuan-Jyun Sun" w:date="2024-05-24T15:31:00Z"/>
                <w:rFonts w:cs="Arial"/>
                <w:sz w:val="24"/>
                <w:szCs w:val="24"/>
              </w:rPr>
            </w:pPr>
            <w:moveFrom w:id="603" w:author="Syuan-Jyun Sun" w:date="2024-05-24T15:31:00Z">
              <w:r w:rsidRPr="00265662" w:rsidDel="007B6816">
                <w:rPr>
                  <w:rFonts w:cs="Arial"/>
                  <w:sz w:val="24"/>
                  <w:szCs w:val="24"/>
                </w:rPr>
                <w:t>Model response</w:t>
              </w:r>
            </w:moveFrom>
          </w:p>
        </w:tc>
        <w:tc>
          <w:tcPr>
            <w:tcW w:w="946" w:type="dxa"/>
            <w:vMerge w:val="restart"/>
            <w:tcBorders>
              <w:top w:val="single" w:sz="4" w:space="0" w:color="auto"/>
            </w:tcBorders>
            <w:vAlign w:val="center"/>
          </w:tcPr>
          <w:p w14:paraId="03B35AC8" w14:textId="672ABCE5" w:rsidR="0077082A" w:rsidRPr="00265662" w:rsidDel="007B6816" w:rsidRDefault="0077082A" w:rsidP="00A07CAB">
            <w:pPr>
              <w:spacing w:after="0" w:line="240" w:lineRule="auto"/>
              <w:jc w:val="center"/>
              <w:rPr>
                <w:moveFrom w:id="604" w:author="Syuan-Jyun Sun" w:date="2024-05-24T15:31:00Z"/>
                <w:rFonts w:cs="Arial"/>
                <w:i/>
                <w:iCs/>
                <w:sz w:val="24"/>
                <w:szCs w:val="24"/>
              </w:rPr>
            </w:pPr>
            <w:moveFrom w:id="605" w:author="Syuan-Jyun Sun" w:date="2024-05-24T15:31:00Z">
              <w:r w:rsidRPr="00265662" w:rsidDel="007B6816">
                <w:rPr>
                  <w:rFonts w:cs="Arial"/>
                  <w:i/>
                  <w:iCs/>
                  <w:sz w:val="24"/>
                  <w:szCs w:val="24"/>
                </w:rPr>
                <w:t>n</w:t>
              </w:r>
            </w:moveFrom>
          </w:p>
        </w:tc>
        <w:tc>
          <w:tcPr>
            <w:tcW w:w="5402" w:type="dxa"/>
            <w:gridSpan w:val="3"/>
            <w:tcBorders>
              <w:top w:val="single" w:sz="4" w:space="0" w:color="auto"/>
              <w:bottom w:val="single" w:sz="4" w:space="0" w:color="auto"/>
            </w:tcBorders>
            <w:vAlign w:val="center"/>
          </w:tcPr>
          <w:p w14:paraId="12AE5F8F" w14:textId="502AFA34" w:rsidR="0077082A" w:rsidRPr="00265662" w:rsidDel="007B6816" w:rsidRDefault="0077082A" w:rsidP="00A07CAB">
            <w:pPr>
              <w:spacing w:after="0" w:line="240" w:lineRule="auto"/>
              <w:jc w:val="center"/>
              <w:rPr>
                <w:moveFrom w:id="606" w:author="Syuan-Jyun Sun" w:date="2024-05-24T15:31:00Z"/>
                <w:rFonts w:cs="Arial"/>
                <w:i/>
                <w:iCs/>
                <w:sz w:val="24"/>
                <w:szCs w:val="24"/>
              </w:rPr>
            </w:pPr>
            <w:moveFrom w:id="607" w:author="Syuan-Jyun Sun" w:date="2024-05-24T15:31:00Z">
              <w:r w:rsidRPr="00265662" w:rsidDel="007B6816">
                <w:rPr>
                  <w:rFonts w:cs="Arial"/>
                  <w:i/>
                  <w:iCs/>
                  <w:sz w:val="24"/>
                  <w:szCs w:val="24"/>
                </w:rPr>
                <w:t>P</w:t>
              </w:r>
            </w:moveFrom>
          </w:p>
        </w:tc>
      </w:tr>
      <w:tr w:rsidR="00265662" w:rsidRPr="00265662" w:rsidDel="007B6816" w14:paraId="467439BC" w14:textId="26A2B164" w:rsidTr="00A07CAB">
        <w:trPr>
          <w:trHeight w:val="620"/>
        </w:trPr>
        <w:tc>
          <w:tcPr>
            <w:tcW w:w="2700" w:type="dxa"/>
            <w:vMerge/>
            <w:tcBorders>
              <w:bottom w:val="single" w:sz="4" w:space="0" w:color="auto"/>
            </w:tcBorders>
            <w:vAlign w:val="center"/>
          </w:tcPr>
          <w:p w14:paraId="50D36B7E" w14:textId="3400393A" w:rsidR="0077082A" w:rsidRPr="00265662" w:rsidDel="007B6816" w:rsidRDefault="0077082A" w:rsidP="00A07CAB">
            <w:pPr>
              <w:spacing w:after="0" w:line="240" w:lineRule="auto"/>
              <w:jc w:val="center"/>
              <w:rPr>
                <w:moveFrom w:id="608" w:author="Syuan-Jyun Sun" w:date="2024-05-24T15:31:00Z"/>
                <w:rFonts w:cs="Arial"/>
                <w:sz w:val="24"/>
                <w:szCs w:val="24"/>
              </w:rPr>
            </w:pPr>
          </w:p>
        </w:tc>
        <w:tc>
          <w:tcPr>
            <w:tcW w:w="946" w:type="dxa"/>
            <w:vMerge/>
            <w:tcBorders>
              <w:bottom w:val="single" w:sz="4" w:space="0" w:color="auto"/>
            </w:tcBorders>
            <w:vAlign w:val="center"/>
          </w:tcPr>
          <w:p w14:paraId="59CF961E" w14:textId="07A03FC3" w:rsidR="0077082A" w:rsidRPr="00265662" w:rsidDel="007B6816" w:rsidRDefault="0077082A" w:rsidP="00A07CAB">
            <w:pPr>
              <w:spacing w:after="0" w:line="240" w:lineRule="auto"/>
              <w:jc w:val="center"/>
              <w:rPr>
                <w:moveFrom w:id="609" w:author="Syuan-Jyun Sun" w:date="2024-05-24T15:31:00Z"/>
                <w:rFonts w:cs="Arial"/>
                <w:i/>
                <w:iCs/>
                <w:sz w:val="24"/>
                <w:szCs w:val="24"/>
              </w:rPr>
            </w:pPr>
          </w:p>
        </w:tc>
        <w:tc>
          <w:tcPr>
            <w:tcW w:w="1769" w:type="dxa"/>
            <w:tcBorders>
              <w:top w:val="single" w:sz="4" w:space="0" w:color="auto"/>
              <w:bottom w:val="single" w:sz="4" w:space="0" w:color="auto"/>
            </w:tcBorders>
            <w:vAlign w:val="center"/>
          </w:tcPr>
          <w:p w14:paraId="0BBED278" w14:textId="40AEE2BF" w:rsidR="0077082A" w:rsidRPr="00265662" w:rsidDel="007B6816" w:rsidRDefault="0077082A" w:rsidP="00A07CAB">
            <w:pPr>
              <w:spacing w:after="0" w:line="240" w:lineRule="auto"/>
              <w:jc w:val="center"/>
              <w:rPr>
                <w:moveFrom w:id="610" w:author="Syuan-Jyun Sun" w:date="2024-05-24T15:31:00Z"/>
                <w:rFonts w:cs="Arial"/>
                <w:sz w:val="22"/>
                <w:szCs w:val="22"/>
              </w:rPr>
            </w:pPr>
            <w:moveFrom w:id="611" w:author="Syuan-Jyun Sun" w:date="2024-05-24T15:31:00Z">
              <w:r w:rsidRPr="00265662" w:rsidDel="007B6816">
                <w:rPr>
                  <w:rFonts w:cs="Arial"/>
                  <w:sz w:val="22"/>
                  <w:szCs w:val="22"/>
                </w:rPr>
                <w:t>Carcass weight</w:t>
              </w:r>
            </w:moveFrom>
          </w:p>
        </w:tc>
        <w:tc>
          <w:tcPr>
            <w:tcW w:w="1769" w:type="dxa"/>
            <w:tcBorders>
              <w:top w:val="single" w:sz="4" w:space="0" w:color="auto"/>
              <w:bottom w:val="single" w:sz="4" w:space="0" w:color="auto"/>
            </w:tcBorders>
            <w:vAlign w:val="center"/>
          </w:tcPr>
          <w:p w14:paraId="329D09B4" w14:textId="2437C15D" w:rsidR="0077082A" w:rsidRPr="00265662" w:rsidDel="007B6816" w:rsidRDefault="0077082A" w:rsidP="00A07CAB">
            <w:pPr>
              <w:spacing w:after="0" w:line="240" w:lineRule="auto"/>
              <w:jc w:val="center"/>
              <w:rPr>
                <w:moveFrom w:id="612" w:author="Syuan-Jyun Sun" w:date="2024-05-24T15:31:00Z"/>
                <w:rFonts w:cs="Arial"/>
                <w:sz w:val="22"/>
                <w:szCs w:val="22"/>
              </w:rPr>
            </w:pPr>
            <w:moveFrom w:id="613" w:author="Syuan-Jyun Sun" w:date="2024-05-24T15:31:00Z">
              <w:r w:rsidRPr="00265662" w:rsidDel="007B6816">
                <w:rPr>
                  <w:rFonts w:cs="Arial"/>
                  <w:sz w:val="22"/>
                  <w:szCs w:val="22"/>
                </w:rPr>
                <w:t>Carcass source</w:t>
              </w:r>
            </w:moveFrom>
          </w:p>
        </w:tc>
        <w:tc>
          <w:tcPr>
            <w:tcW w:w="1864" w:type="dxa"/>
            <w:tcBorders>
              <w:top w:val="single" w:sz="4" w:space="0" w:color="auto"/>
              <w:bottom w:val="single" w:sz="4" w:space="0" w:color="auto"/>
            </w:tcBorders>
            <w:vAlign w:val="center"/>
          </w:tcPr>
          <w:p w14:paraId="4D8A1C80" w14:textId="054441F3" w:rsidR="0077082A" w:rsidRPr="00265662" w:rsidDel="007B6816" w:rsidRDefault="0077082A" w:rsidP="00A07CAB">
            <w:pPr>
              <w:spacing w:after="0" w:line="240" w:lineRule="auto"/>
              <w:jc w:val="center"/>
              <w:rPr>
                <w:moveFrom w:id="614" w:author="Syuan-Jyun Sun" w:date="2024-05-24T15:31:00Z"/>
                <w:rFonts w:cs="Arial"/>
                <w:sz w:val="22"/>
                <w:szCs w:val="22"/>
              </w:rPr>
            </w:pPr>
            <w:moveFrom w:id="615" w:author="Syuan-Jyun Sun" w:date="2024-05-24T15:31:00Z">
              <w:r w:rsidRPr="00265662" w:rsidDel="007B6816">
                <w:rPr>
                  <w:rFonts w:cs="Arial"/>
                  <w:sz w:val="22"/>
                  <w:szCs w:val="22"/>
                </w:rPr>
                <w:t>Weight × Source</w:t>
              </w:r>
            </w:moveFrom>
          </w:p>
        </w:tc>
      </w:tr>
      <w:tr w:rsidR="00265662" w:rsidRPr="00265662" w:rsidDel="007B6816" w14:paraId="1E083011" w14:textId="1FEB9E6F" w:rsidTr="00A07CAB">
        <w:trPr>
          <w:trHeight w:val="716"/>
        </w:trPr>
        <w:tc>
          <w:tcPr>
            <w:tcW w:w="2700" w:type="dxa"/>
            <w:tcBorders>
              <w:top w:val="single" w:sz="4" w:space="0" w:color="auto"/>
            </w:tcBorders>
            <w:vAlign w:val="center"/>
          </w:tcPr>
          <w:p w14:paraId="73D7B5F7" w14:textId="1216F714" w:rsidR="0077082A" w:rsidRPr="00265662" w:rsidDel="007B6816" w:rsidRDefault="0077082A" w:rsidP="00A07CAB">
            <w:pPr>
              <w:spacing w:after="0" w:line="240" w:lineRule="auto"/>
              <w:jc w:val="center"/>
              <w:rPr>
                <w:moveFrom w:id="616" w:author="Syuan-Jyun Sun" w:date="2024-05-24T15:31:00Z"/>
                <w:rFonts w:cs="Arial"/>
                <w:sz w:val="24"/>
                <w:szCs w:val="24"/>
              </w:rPr>
            </w:pPr>
            <w:moveFrom w:id="617" w:author="Syuan-Jyun Sun" w:date="2024-05-24T15:31:00Z">
              <w:r w:rsidRPr="00265662" w:rsidDel="007B6816">
                <w:rPr>
                  <w:rFonts w:cs="Arial"/>
                  <w:sz w:val="24"/>
                  <w:szCs w:val="24"/>
                </w:rPr>
                <w:t>Clutch size</w:t>
              </w:r>
            </w:moveFrom>
          </w:p>
        </w:tc>
        <w:tc>
          <w:tcPr>
            <w:tcW w:w="946" w:type="dxa"/>
            <w:tcBorders>
              <w:top w:val="single" w:sz="4" w:space="0" w:color="auto"/>
            </w:tcBorders>
            <w:vAlign w:val="center"/>
          </w:tcPr>
          <w:p w14:paraId="356CA850" w14:textId="629741C9" w:rsidR="0077082A" w:rsidRPr="00265662" w:rsidDel="007B6816" w:rsidRDefault="0077082A" w:rsidP="00A07CAB">
            <w:pPr>
              <w:spacing w:after="0" w:line="240" w:lineRule="auto"/>
              <w:jc w:val="center"/>
              <w:rPr>
                <w:moveFrom w:id="618" w:author="Syuan-Jyun Sun" w:date="2024-05-24T15:31:00Z"/>
                <w:rFonts w:cs="Arial"/>
                <w:sz w:val="24"/>
                <w:szCs w:val="24"/>
              </w:rPr>
            </w:pPr>
            <w:moveFrom w:id="619" w:author="Syuan-Jyun Sun" w:date="2024-05-24T15:31:00Z">
              <w:r w:rsidRPr="00265662" w:rsidDel="007B6816">
                <w:rPr>
                  <w:rFonts w:cs="Arial"/>
                  <w:sz w:val="24"/>
                  <w:szCs w:val="24"/>
                </w:rPr>
                <w:t>21</w:t>
              </w:r>
              <w:r w:rsidR="00186943" w:rsidRPr="00265662" w:rsidDel="007B6816">
                <w:rPr>
                  <w:rFonts w:cs="Arial"/>
                  <w:sz w:val="24"/>
                  <w:szCs w:val="24"/>
                </w:rPr>
                <w:t>0</w:t>
              </w:r>
              <w:r w:rsidR="00605870" w:rsidRPr="00265662" w:rsidDel="007B6816">
                <w:rPr>
                  <w:rFonts w:cs="Arial"/>
                  <w:sz w:val="24"/>
                  <w:szCs w:val="24"/>
                  <w:vertAlign w:val="superscript"/>
                </w:rPr>
                <w:t>a</w:t>
              </w:r>
            </w:moveFrom>
          </w:p>
        </w:tc>
        <w:tc>
          <w:tcPr>
            <w:tcW w:w="1769" w:type="dxa"/>
            <w:tcBorders>
              <w:top w:val="single" w:sz="4" w:space="0" w:color="auto"/>
            </w:tcBorders>
            <w:vAlign w:val="center"/>
          </w:tcPr>
          <w:p w14:paraId="2481C7FA" w14:textId="6EB1DB12" w:rsidR="0077082A" w:rsidRPr="00265662" w:rsidDel="007B6816" w:rsidRDefault="0077082A" w:rsidP="00A07CAB">
            <w:pPr>
              <w:spacing w:after="0" w:line="240" w:lineRule="auto"/>
              <w:jc w:val="center"/>
              <w:rPr>
                <w:moveFrom w:id="620" w:author="Syuan-Jyun Sun" w:date="2024-05-24T15:31:00Z"/>
                <w:rFonts w:cs="Arial"/>
                <w:sz w:val="24"/>
                <w:szCs w:val="24"/>
              </w:rPr>
            </w:pPr>
            <w:moveFrom w:id="621" w:author="Syuan-Jyun Sun" w:date="2024-05-24T15:31:00Z">
              <w:r w:rsidRPr="00265662" w:rsidDel="007B6816">
                <w:rPr>
                  <w:rFonts w:cs="Arial"/>
                  <w:sz w:val="24"/>
                  <w:szCs w:val="24"/>
                </w:rPr>
                <w:t>&lt; 0.001</w:t>
              </w:r>
            </w:moveFrom>
          </w:p>
        </w:tc>
        <w:tc>
          <w:tcPr>
            <w:tcW w:w="1769" w:type="dxa"/>
            <w:tcBorders>
              <w:top w:val="single" w:sz="4" w:space="0" w:color="auto"/>
            </w:tcBorders>
            <w:vAlign w:val="center"/>
          </w:tcPr>
          <w:p w14:paraId="21E17D2A" w14:textId="6534FF75" w:rsidR="0077082A" w:rsidRPr="00265662" w:rsidDel="007B6816" w:rsidRDefault="0077082A" w:rsidP="00A07CAB">
            <w:pPr>
              <w:spacing w:after="0" w:line="240" w:lineRule="auto"/>
              <w:jc w:val="center"/>
              <w:rPr>
                <w:moveFrom w:id="622" w:author="Syuan-Jyun Sun" w:date="2024-05-24T15:31:00Z"/>
                <w:rFonts w:cs="Arial"/>
                <w:sz w:val="24"/>
                <w:szCs w:val="24"/>
              </w:rPr>
            </w:pPr>
            <w:moveFrom w:id="623" w:author="Syuan-Jyun Sun" w:date="2024-05-24T15:31:00Z">
              <w:r w:rsidRPr="00265662" w:rsidDel="007B6816">
                <w:rPr>
                  <w:rFonts w:cs="Arial"/>
                  <w:sz w:val="24"/>
                  <w:szCs w:val="24"/>
                </w:rPr>
                <w:t>0.</w:t>
              </w:r>
              <w:r w:rsidR="00186943" w:rsidRPr="00265662" w:rsidDel="007B6816">
                <w:rPr>
                  <w:rFonts w:cs="Arial"/>
                  <w:sz w:val="24"/>
                  <w:szCs w:val="24"/>
                </w:rPr>
                <w:t>39</w:t>
              </w:r>
            </w:moveFrom>
          </w:p>
        </w:tc>
        <w:tc>
          <w:tcPr>
            <w:tcW w:w="1864" w:type="dxa"/>
            <w:tcBorders>
              <w:top w:val="single" w:sz="4" w:space="0" w:color="auto"/>
            </w:tcBorders>
            <w:vAlign w:val="center"/>
          </w:tcPr>
          <w:p w14:paraId="628B88B3" w14:textId="70344297" w:rsidR="0077082A" w:rsidRPr="00265662" w:rsidDel="007B6816" w:rsidRDefault="0077082A" w:rsidP="00A07CAB">
            <w:pPr>
              <w:spacing w:after="0" w:line="240" w:lineRule="auto"/>
              <w:jc w:val="center"/>
              <w:rPr>
                <w:moveFrom w:id="624" w:author="Syuan-Jyun Sun" w:date="2024-05-24T15:31:00Z"/>
                <w:rFonts w:cs="Arial"/>
                <w:sz w:val="24"/>
                <w:szCs w:val="24"/>
              </w:rPr>
            </w:pPr>
            <w:moveFrom w:id="625" w:author="Syuan-Jyun Sun" w:date="2024-05-24T15:31:00Z">
              <w:r w:rsidRPr="00265662" w:rsidDel="007B6816">
                <w:rPr>
                  <w:rFonts w:cs="Arial"/>
                  <w:sz w:val="24"/>
                  <w:szCs w:val="24"/>
                </w:rPr>
                <w:t>0.2</w:t>
              </w:r>
              <w:r w:rsidR="00186943" w:rsidRPr="00265662" w:rsidDel="007B6816">
                <w:rPr>
                  <w:rFonts w:cs="Arial"/>
                  <w:sz w:val="24"/>
                  <w:szCs w:val="24"/>
                </w:rPr>
                <w:t>4</w:t>
              </w:r>
            </w:moveFrom>
          </w:p>
        </w:tc>
      </w:tr>
      <w:tr w:rsidR="00265662" w:rsidRPr="00265662" w:rsidDel="007B6816" w14:paraId="7153E9FE" w14:textId="7E79EF10" w:rsidTr="00A07CAB">
        <w:trPr>
          <w:trHeight w:val="716"/>
        </w:trPr>
        <w:tc>
          <w:tcPr>
            <w:tcW w:w="2700" w:type="dxa"/>
            <w:vAlign w:val="center"/>
          </w:tcPr>
          <w:p w14:paraId="3B28CB60" w14:textId="34DCFBBB" w:rsidR="0077082A" w:rsidRPr="00265662" w:rsidDel="007B6816" w:rsidRDefault="00A07CAB" w:rsidP="00A07CAB">
            <w:pPr>
              <w:spacing w:after="0" w:line="240" w:lineRule="auto"/>
              <w:jc w:val="center"/>
              <w:rPr>
                <w:moveFrom w:id="626" w:author="Syuan-Jyun Sun" w:date="2024-05-24T15:31:00Z"/>
                <w:rFonts w:cs="Arial"/>
                <w:sz w:val="24"/>
                <w:szCs w:val="24"/>
              </w:rPr>
            </w:pPr>
            <w:moveFrom w:id="627" w:author="Syuan-Jyun Sun" w:date="2024-05-24T15:31:00Z">
              <w:r w:rsidRPr="00265662" w:rsidDel="007B6816">
                <w:rPr>
                  <w:rFonts w:cs="Arial"/>
                  <w:sz w:val="24"/>
                  <w:szCs w:val="24"/>
                </w:rPr>
                <w:t>Hatching success</w:t>
              </w:r>
            </w:moveFrom>
          </w:p>
        </w:tc>
        <w:tc>
          <w:tcPr>
            <w:tcW w:w="946" w:type="dxa"/>
            <w:vAlign w:val="center"/>
          </w:tcPr>
          <w:p w14:paraId="270EFB7E" w14:textId="5D4223BC" w:rsidR="0077082A" w:rsidRPr="00265662" w:rsidDel="007B6816" w:rsidRDefault="00605870" w:rsidP="00A07CAB">
            <w:pPr>
              <w:spacing w:after="0" w:line="240" w:lineRule="auto"/>
              <w:jc w:val="center"/>
              <w:rPr>
                <w:moveFrom w:id="628" w:author="Syuan-Jyun Sun" w:date="2024-05-24T15:31:00Z"/>
                <w:rFonts w:cs="Arial"/>
                <w:sz w:val="24"/>
                <w:szCs w:val="24"/>
              </w:rPr>
            </w:pPr>
            <w:moveFrom w:id="629" w:author="Syuan-Jyun Sun" w:date="2024-05-24T15:31:00Z">
              <w:r w:rsidRPr="00265662" w:rsidDel="007B6816">
                <w:rPr>
                  <w:rFonts w:cs="Arial"/>
                  <w:sz w:val="24"/>
                  <w:szCs w:val="24"/>
                </w:rPr>
                <w:t>17</w:t>
              </w:r>
              <w:r w:rsidR="002523C4" w:rsidRPr="00265662" w:rsidDel="007B6816">
                <w:rPr>
                  <w:rFonts w:cs="Arial"/>
                  <w:sz w:val="24"/>
                  <w:szCs w:val="24"/>
                </w:rPr>
                <w:t>6</w:t>
              </w:r>
              <w:r w:rsidRPr="00265662" w:rsidDel="007B6816">
                <w:rPr>
                  <w:rFonts w:cs="Arial"/>
                  <w:sz w:val="24"/>
                  <w:szCs w:val="24"/>
                  <w:vertAlign w:val="superscript"/>
                </w:rPr>
                <w:t>b</w:t>
              </w:r>
            </w:moveFrom>
          </w:p>
        </w:tc>
        <w:tc>
          <w:tcPr>
            <w:tcW w:w="1769" w:type="dxa"/>
            <w:vAlign w:val="center"/>
          </w:tcPr>
          <w:p w14:paraId="04D2CD8B" w14:textId="3BDDBFA7" w:rsidR="0077082A" w:rsidRPr="00265662" w:rsidDel="007B6816" w:rsidRDefault="0077082A" w:rsidP="00A07CAB">
            <w:pPr>
              <w:spacing w:after="0" w:line="240" w:lineRule="auto"/>
              <w:jc w:val="center"/>
              <w:rPr>
                <w:moveFrom w:id="630" w:author="Syuan-Jyun Sun" w:date="2024-05-24T15:31:00Z"/>
                <w:rFonts w:cs="Arial"/>
                <w:sz w:val="24"/>
                <w:szCs w:val="24"/>
              </w:rPr>
            </w:pPr>
            <w:moveFrom w:id="631" w:author="Syuan-Jyun Sun" w:date="2024-05-24T15:31:00Z">
              <w:r w:rsidRPr="00265662" w:rsidDel="007B6816">
                <w:rPr>
                  <w:rFonts w:cs="Arial"/>
                  <w:sz w:val="24"/>
                  <w:szCs w:val="24"/>
                </w:rPr>
                <w:t>&lt; 0.001</w:t>
              </w:r>
            </w:moveFrom>
          </w:p>
        </w:tc>
        <w:tc>
          <w:tcPr>
            <w:tcW w:w="1769" w:type="dxa"/>
            <w:vAlign w:val="center"/>
          </w:tcPr>
          <w:p w14:paraId="26240CE3" w14:textId="452037B4" w:rsidR="0077082A" w:rsidRPr="00265662" w:rsidDel="007B6816" w:rsidRDefault="0077082A" w:rsidP="00A07CAB">
            <w:pPr>
              <w:spacing w:after="0" w:line="240" w:lineRule="auto"/>
              <w:jc w:val="center"/>
              <w:rPr>
                <w:moveFrom w:id="632" w:author="Syuan-Jyun Sun" w:date="2024-05-24T15:31:00Z"/>
                <w:rFonts w:cs="Arial"/>
                <w:sz w:val="24"/>
                <w:szCs w:val="24"/>
              </w:rPr>
            </w:pPr>
            <w:moveFrom w:id="633" w:author="Syuan-Jyun Sun" w:date="2024-05-24T15:31:00Z">
              <w:r w:rsidRPr="00265662" w:rsidDel="007B6816">
                <w:rPr>
                  <w:rFonts w:cs="Arial"/>
                  <w:sz w:val="24"/>
                  <w:szCs w:val="24"/>
                </w:rPr>
                <w:t>0.</w:t>
              </w:r>
              <w:r w:rsidR="002523C4" w:rsidRPr="00265662" w:rsidDel="007B6816">
                <w:rPr>
                  <w:rFonts w:cs="Arial"/>
                  <w:sz w:val="24"/>
                  <w:szCs w:val="24"/>
                </w:rPr>
                <w:t>37</w:t>
              </w:r>
            </w:moveFrom>
          </w:p>
        </w:tc>
        <w:tc>
          <w:tcPr>
            <w:tcW w:w="1864" w:type="dxa"/>
            <w:vAlign w:val="center"/>
          </w:tcPr>
          <w:p w14:paraId="500F2D91" w14:textId="6201E9F9" w:rsidR="0077082A" w:rsidRPr="00265662" w:rsidDel="007B6816" w:rsidRDefault="0077082A" w:rsidP="00A07CAB">
            <w:pPr>
              <w:spacing w:after="0" w:line="240" w:lineRule="auto"/>
              <w:jc w:val="center"/>
              <w:rPr>
                <w:moveFrom w:id="634" w:author="Syuan-Jyun Sun" w:date="2024-05-24T15:31:00Z"/>
                <w:rFonts w:cs="Arial"/>
                <w:sz w:val="24"/>
                <w:szCs w:val="24"/>
              </w:rPr>
            </w:pPr>
            <w:moveFrom w:id="635" w:author="Syuan-Jyun Sun" w:date="2024-05-24T15:31:00Z">
              <w:r w:rsidRPr="00265662" w:rsidDel="007B6816">
                <w:rPr>
                  <w:rFonts w:cs="Arial"/>
                  <w:sz w:val="24"/>
                  <w:szCs w:val="24"/>
                </w:rPr>
                <w:t>0.</w:t>
              </w:r>
              <w:r w:rsidR="002523C4" w:rsidRPr="00265662" w:rsidDel="007B6816">
                <w:rPr>
                  <w:rFonts w:cs="Arial"/>
                  <w:sz w:val="24"/>
                  <w:szCs w:val="24"/>
                </w:rPr>
                <w:t>88</w:t>
              </w:r>
            </w:moveFrom>
          </w:p>
        </w:tc>
      </w:tr>
      <w:tr w:rsidR="00265662" w:rsidRPr="00265662" w:rsidDel="007B6816" w14:paraId="7168EA30" w14:textId="4E16620F" w:rsidTr="00A07CAB">
        <w:trPr>
          <w:trHeight w:val="716"/>
        </w:trPr>
        <w:tc>
          <w:tcPr>
            <w:tcW w:w="2700" w:type="dxa"/>
            <w:vAlign w:val="center"/>
          </w:tcPr>
          <w:p w14:paraId="3B4498B4" w14:textId="5BD6CD56" w:rsidR="0077082A" w:rsidRPr="00265662" w:rsidDel="007B6816" w:rsidRDefault="00A07CAB" w:rsidP="00A07CAB">
            <w:pPr>
              <w:spacing w:after="0" w:line="240" w:lineRule="auto"/>
              <w:jc w:val="center"/>
              <w:rPr>
                <w:moveFrom w:id="636" w:author="Syuan-Jyun Sun" w:date="2024-05-24T15:31:00Z"/>
                <w:rFonts w:cs="Arial"/>
                <w:sz w:val="24"/>
                <w:szCs w:val="24"/>
              </w:rPr>
            </w:pPr>
            <w:moveFrom w:id="637" w:author="Syuan-Jyun Sun" w:date="2024-05-24T15:31:00Z">
              <w:r w:rsidRPr="00265662" w:rsidDel="007B6816">
                <w:rPr>
                  <w:rFonts w:cs="Arial"/>
                  <w:sz w:val="24"/>
                  <w:szCs w:val="24"/>
                </w:rPr>
                <w:t>Brood size</w:t>
              </w:r>
            </w:moveFrom>
          </w:p>
        </w:tc>
        <w:tc>
          <w:tcPr>
            <w:tcW w:w="946" w:type="dxa"/>
            <w:vAlign w:val="center"/>
          </w:tcPr>
          <w:p w14:paraId="51A30CBA" w14:textId="09FC1F1B" w:rsidR="0077082A" w:rsidRPr="00265662" w:rsidDel="007B6816" w:rsidRDefault="00605870" w:rsidP="00A07CAB">
            <w:pPr>
              <w:spacing w:after="0" w:line="240" w:lineRule="auto"/>
              <w:jc w:val="center"/>
              <w:rPr>
                <w:moveFrom w:id="638" w:author="Syuan-Jyun Sun" w:date="2024-05-24T15:31:00Z"/>
                <w:rFonts w:cs="Arial"/>
                <w:sz w:val="24"/>
                <w:szCs w:val="24"/>
              </w:rPr>
            </w:pPr>
            <w:moveFrom w:id="639" w:author="Syuan-Jyun Sun" w:date="2024-05-24T15:31:00Z">
              <w:r w:rsidRPr="00265662" w:rsidDel="007B6816">
                <w:rPr>
                  <w:rFonts w:cs="Arial"/>
                  <w:sz w:val="24"/>
                  <w:szCs w:val="24"/>
                </w:rPr>
                <w:t>2</w:t>
              </w:r>
              <w:r w:rsidR="002523C4" w:rsidRPr="00265662" w:rsidDel="007B6816">
                <w:rPr>
                  <w:rFonts w:cs="Arial"/>
                  <w:sz w:val="24"/>
                  <w:szCs w:val="24"/>
                </w:rPr>
                <w:t>38</w:t>
              </w:r>
            </w:moveFrom>
          </w:p>
        </w:tc>
        <w:tc>
          <w:tcPr>
            <w:tcW w:w="1769" w:type="dxa"/>
            <w:vAlign w:val="center"/>
          </w:tcPr>
          <w:p w14:paraId="772C2584" w14:textId="05A98FDA" w:rsidR="0077082A" w:rsidRPr="00265662" w:rsidDel="007B6816" w:rsidRDefault="0077082A" w:rsidP="00A07CAB">
            <w:pPr>
              <w:spacing w:after="0" w:line="240" w:lineRule="auto"/>
              <w:jc w:val="center"/>
              <w:rPr>
                <w:moveFrom w:id="640" w:author="Syuan-Jyun Sun" w:date="2024-05-24T15:31:00Z"/>
                <w:rFonts w:cs="Arial"/>
                <w:sz w:val="24"/>
                <w:szCs w:val="24"/>
              </w:rPr>
            </w:pPr>
            <w:moveFrom w:id="641" w:author="Syuan-Jyun Sun" w:date="2024-05-24T15:31:00Z">
              <w:r w:rsidRPr="00265662" w:rsidDel="007B6816">
                <w:rPr>
                  <w:rFonts w:cs="Arial"/>
                  <w:sz w:val="24"/>
                  <w:szCs w:val="24"/>
                </w:rPr>
                <w:t>&lt; 0.001</w:t>
              </w:r>
            </w:moveFrom>
          </w:p>
        </w:tc>
        <w:tc>
          <w:tcPr>
            <w:tcW w:w="1769" w:type="dxa"/>
            <w:vAlign w:val="center"/>
          </w:tcPr>
          <w:p w14:paraId="73A83302" w14:textId="6343AB35" w:rsidR="0077082A" w:rsidRPr="00265662" w:rsidDel="007B6816" w:rsidRDefault="0077082A" w:rsidP="00A07CAB">
            <w:pPr>
              <w:spacing w:after="0" w:line="240" w:lineRule="auto"/>
              <w:jc w:val="center"/>
              <w:rPr>
                <w:moveFrom w:id="642" w:author="Syuan-Jyun Sun" w:date="2024-05-24T15:31:00Z"/>
                <w:rFonts w:cs="Arial"/>
                <w:sz w:val="24"/>
                <w:szCs w:val="24"/>
              </w:rPr>
            </w:pPr>
            <w:moveFrom w:id="643" w:author="Syuan-Jyun Sun" w:date="2024-05-24T15:31:00Z">
              <w:r w:rsidRPr="00265662" w:rsidDel="007B6816">
                <w:rPr>
                  <w:rFonts w:cs="Arial"/>
                  <w:sz w:val="24"/>
                  <w:szCs w:val="24"/>
                </w:rPr>
                <w:t>0.</w:t>
              </w:r>
              <w:r w:rsidR="002523C4" w:rsidRPr="00265662" w:rsidDel="007B6816">
                <w:rPr>
                  <w:rFonts w:cs="Arial"/>
                  <w:sz w:val="24"/>
                  <w:szCs w:val="24"/>
                </w:rPr>
                <w:t>93</w:t>
              </w:r>
            </w:moveFrom>
          </w:p>
        </w:tc>
        <w:tc>
          <w:tcPr>
            <w:tcW w:w="1864" w:type="dxa"/>
            <w:vAlign w:val="center"/>
          </w:tcPr>
          <w:p w14:paraId="16B9CFE3" w14:textId="1CB45B11" w:rsidR="0077082A" w:rsidRPr="00265662" w:rsidDel="007B6816" w:rsidRDefault="0077082A" w:rsidP="00A07CAB">
            <w:pPr>
              <w:spacing w:after="0" w:line="240" w:lineRule="auto"/>
              <w:jc w:val="center"/>
              <w:rPr>
                <w:moveFrom w:id="644" w:author="Syuan-Jyun Sun" w:date="2024-05-24T15:31:00Z"/>
                <w:rFonts w:cs="Arial"/>
                <w:sz w:val="24"/>
                <w:szCs w:val="24"/>
              </w:rPr>
            </w:pPr>
            <w:moveFrom w:id="645" w:author="Syuan-Jyun Sun" w:date="2024-05-24T15:31:00Z">
              <w:r w:rsidRPr="00265662" w:rsidDel="007B6816">
                <w:rPr>
                  <w:rFonts w:cs="Arial"/>
                  <w:sz w:val="24"/>
                  <w:szCs w:val="24"/>
                </w:rPr>
                <w:t>0.</w:t>
              </w:r>
              <w:r w:rsidR="00605870" w:rsidRPr="00265662" w:rsidDel="007B6816">
                <w:rPr>
                  <w:rFonts w:cs="Arial"/>
                  <w:sz w:val="24"/>
                  <w:szCs w:val="24"/>
                </w:rPr>
                <w:t>1</w:t>
              </w:r>
              <w:r w:rsidR="002523C4" w:rsidRPr="00265662" w:rsidDel="007B6816">
                <w:rPr>
                  <w:rFonts w:cs="Arial"/>
                  <w:sz w:val="24"/>
                  <w:szCs w:val="24"/>
                </w:rPr>
                <w:t>7</w:t>
              </w:r>
            </w:moveFrom>
          </w:p>
        </w:tc>
      </w:tr>
      <w:tr w:rsidR="00265662" w:rsidRPr="00265662" w:rsidDel="007B6816" w14:paraId="4A5B483C" w14:textId="50245895" w:rsidTr="00A07CAB">
        <w:trPr>
          <w:trHeight w:val="716"/>
        </w:trPr>
        <w:tc>
          <w:tcPr>
            <w:tcW w:w="2700" w:type="dxa"/>
            <w:vAlign w:val="center"/>
          </w:tcPr>
          <w:p w14:paraId="60ED3284" w14:textId="203FBAAE" w:rsidR="0077082A" w:rsidRPr="00265662" w:rsidDel="007B6816" w:rsidRDefault="00A07CAB" w:rsidP="00A07CAB">
            <w:pPr>
              <w:spacing w:after="0" w:line="240" w:lineRule="auto"/>
              <w:jc w:val="center"/>
              <w:rPr>
                <w:moveFrom w:id="646" w:author="Syuan-Jyun Sun" w:date="2024-05-24T15:31:00Z"/>
                <w:rFonts w:cs="Arial"/>
                <w:sz w:val="24"/>
                <w:szCs w:val="24"/>
              </w:rPr>
            </w:pPr>
            <w:moveFrom w:id="647" w:author="Syuan-Jyun Sun" w:date="2024-05-24T15:31:00Z">
              <w:r w:rsidRPr="00265662" w:rsidDel="007B6816">
                <w:rPr>
                  <w:rFonts w:cs="Arial"/>
                  <w:sz w:val="24"/>
                  <w:szCs w:val="24"/>
                </w:rPr>
                <w:t>Brood mass</w:t>
              </w:r>
            </w:moveFrom>
          </w:p>
        </w:tc>
        <w:tc>
          <w:tcPr>
            <w:tcW w:w="946" w:type="dxa"/>
            <w:vAlign w:val="center"/>
          </w:tcPr>
          <w:p w14:paraId="06B7CE32" w14:textId="27661D31" w:rsidR="0077082A" w:rsidRPr="00265662" w:rsidDel="007B6816" w:rsidRDefault="0077082A" w:rsidP="00A07CAB">
            <w:pPr>
              <w:spacing w:after="0" w:line="240" w:lineRule="auto"/>
              <w:jc w:val="center"/>
              <w:rPr>
                <w:moveFrom w:id="648" w:author="Syuan-Jyun Sun" w:date="2024-05-24T15:31:00Z"/>
                <w:rFonts w:cs="Arial"/>
                <w:sz w:val="24"/>
                <w:szCs w:val="24"/>
              </w:rPr>
            </w:pPr>
            <w:moveFrom w:id="649" w:author="Syuan-Jyun Sun" w:date="2024-05-24T15:31:00Z">
              <w:r w:rsidRPr="00265662" w:rsidDel="007B6816">
                <w:rPr>
                  <w:rFonts w:cs="Arial"/>
                  <w:sz w:val="24"/>
                  <w:szCs w:val="24"/>
                </w:rPr>
                <w:t>1</w:t>
              </w:r>
              <w:r w:rsidR="00605870" w:rsidRPr="00265662" w:rsidDel="007B6816">
                <w:rPr>
                  <w:rFonts w:cs="Arial"/>
                  <w:sz w:val="24"/>
                  <w:szCs w:val="24"/>
                </w:rPr>
                <w:t>2</w:t>
              </w:r>
              <w:r w:rsidRPr="00265662" w:rsidDel="007B6816">
                <w:rPr>
                  <w:rFonts w:cs="Arial"/>
                  <w:sz w:val="24"/>
                  <w:szCs w:val="24"/>
                </w:rPr>
                <w:t>9</w:t>
              </w:r>
              <w:r w:rsidR="00DE7589" w:rsidRPr="00265662" w:rsidDel="007B6816">
                <w:rPr>
                  <w:rFonts w:cs="Arial"/>
                  <w:sz w:val="24"/>
                  <w:szCs w:val="24"/>
                  <w:vertAlign w:val="superscript"/>
                </w:rPr>
                <w:t>c</w:t>
              </w:r>
            </w:moveFrom>
          </w:p>
        </w:tc>
        <w:tc>
          <w:tcPr>
            <w:tcW w:w="1769" w:type="dxa"/>
            <w:vAlign w:val="center"/>
          </w:tcPr>
          <w:p w14:paraId="546DF847" w14:textId="6282C359" w:rsidR="0077082A" w:rsidRPr="00265662" w:rsidDel="007B6816" w:rsidRDefault="0077082A" w:rsidP="00A07CAB">
            <w:pPr>
              <w:spacing w:after="0" w:line="240" w:lineRule="auto"/>
              <w:jc w:val="center"/>
              <w:rPr>
                <w:moveFrom w:id="650" w:author="Syuan-Jyun Sun" w:date="2024-05-24T15:31:00Z"/>
                <w:rFonts w:cs="Arial"/>
                <w:sz w:val="24"/>
                <w:szCs w:val="24"/>
              </w:rPr>
            </w:pPr>
            <w:moveFrom w:id="651" w:author="Syuan-Jyun Sun" w:date="2024-05-24T15:31:00Z">
              <w:r w:rsidRPr="00265662" w:rsidDel="007B6816">
                <w:rPr>
                  <w:rFonts w:cs="Arial"/>
                  <w:sz w:val="24"/>
                  <w:szCs w:val="24"/>
                </w:rPr>
                <w:t>&lt; 0.001</w:t>
              </w:r>
            </w:moveFrom>
          </w:p>
        </w:tc>
        <w:tc>
          <w:tcPr>
            <w:tcW w:w="1769" w:type="dxa"/>
            <w:vAlign w:val="center"/>
          </w:tcPr>
          <w:p w14:paraId="19DAAAC4" w14:textId="1ADFC9C3" w:rsidR="0077082A" w:rsidRPr="00265662" w:rsidDel="007B6816" w:rsidRDefault="0077082A" w:rsidP="00A07CAB">
            <w:pPr>
              <w:spacing w:after="0" w:line="240" w:lineRule="auto"/>
              <w:jc w:val="center"/>
              <w:rPr>
                <w:moveFrom w:id="652" w:author="Syuan-Jyun Sun" w:date="2024-05-24T15:31:00Z"/>
                <w:rFonts w:cs="Arial"/>
                <w:sz w:val="24"/>
                <w:szCs w:val="24"/>
              </w:rPr>
            </w:pPr>
            <w:moveFrom w:id="653" w:author="Syuan-Jyun Sun" w:date="2024-05-24T15:31:00Z">
              <w:r w:rsidRPr="00265662" w:rsidDel="007B6816">
                <w:rPr>
                  <w:rFonts w:cs="Arial"/>
                  <w:sz w:val="24"/>
                  <w:szCs w:val="24"/>
                </w:rPr>
                <w:t>0.</w:t>
              </w:r>
              <w:r w:rsidR="002523C4" w:rsidRPr="00265662" w:rsidDel="007B6816">
                <w:rPr>
                  <w:rFonts w:cs="Arial"/>
                  <w:sz w:val="24"/>
                  <w:szCs w:val="24"/>
                </w:rPr>
                <w:t>99</w:t>
              </w:r>
            </w:moveFrom>
          </w:p>
        </w:tc>
        <w:tc>
          <w:tcPr>
            <w:tcW w:w="1864" w:type="dxa"/>
            <w:vAlign w:val="center"/>
          </w:tcPr>
          <w:p w14:paraId="74D5D50D" w14:textId="06FA6C96" w:rsidR="0077082A" w:rsidRPr="00265662" w:rsidDel="007B6816" w:rsidRDefault="0077082A" w:rsidP="00A07CAB">
            <w:pPr>
              <w:spacing w:after="0" w:line="240" w:lineRule="auto"/>
              <w:jc w:val="center"/>
              <w:rPr>
                <w:moveFrom w:id="654" w:author="Syuan-Jyun Sun" w:date="2024-05-24T15:31:00Z"/>
                <w:rFonts w:cs="Arial"/>
                <w:sz w:val="24"/>
                <w:szCs w:val="24"/>
              </w:rPr>
            </w:pPr>
            <w:moveFrom w:id="655" w:author="Syuan-Jyun Sun" w:date="2024-05-24T15:31:00Z">
              <w:r w:rsidRPr="00265662" w:rsidDel="007B6816">
                <w:rPr>
                  <w:rFonts w:cs="Arial"/>
                  <w:sz w:val="24"/>
                  <w:szCs w:val="24"/>
                </w:rPr>
                <w:t>0.</w:t>
              </w:r>
              <w:r w:rsidR="00605870" w:rsidRPr="00265662" w:rsidDel="007B6816">
                <w:rPr>
                  <w:rFonts w:cs="Arial"/>
                  <w:sz w:val="24"/>
                  <w:szCs w:val="24"/>
                </w:rPr>
                <w:t>00</w:t>
              </w:r>
              <w:r w:rsidR="002523C4" w:rsidRPr="00265662" w:rsidDel="007B6816">
                <w:rPr>
                  <w:rFonts w:cs="Arial"/>
                  <w:sz w:val="24"/>
                  <w:szCs w:val="24"/>
                </w:rPr>
                <w:t>4</w:t>
              </w:r>
            </w:moveFrom>
          </w:p>
        </w:tc>
      </w:tr>
      <w:tr w:rsidR="00265662" w:rsidRPr="00265662" w:rsidDel="007B6816" w14:paraId="60D0F533" w14:textId="0E0716CA" w:rsidTr="00A07CAB">
        <w:trPr>
          <w:trHeight w:val="716"/>
        </w:trPr>
        <w:tc>
          <w:tcPr>
            <w:tcW w:w="2700" w:type="dxa"/>
            <w:vAlign w:val="center"/>
          </w:tcPr>
          <w:p w14:paraId="2AEF1105" w14:textId="1CDFE1F6" w:rsidR="0077082A" w:rsidRPr="00265662" w:rsidDel="007B6816" w:rsidRDefault="00A07CAB" w:rsidP="00A07CAB">
            <w:pPr>
              <w:spacing w:after="0" w:line="240" w:lineRule="auto"/>
              <w:jc w:val="center"/>
              <w:rPr>
                <w:moveFrom w:id="656" w:author="Syuan-Jyun Sun" w:date="2024-05-24T15:31:00Z"/>
                <w:rFonts w:cs="Arial"/>
                <w:sz w:val="24"/>
                <w:szCs w:val="24"/>
              </w:rPr>
            </w:pPr>
            <w:moveFrom w:id="657" w:author="Syuan-Jyun Sun" w:date="2024-05-24T15:31:00Z">
              <w:r w:rsidRPr="00265662" w:rsidDel="007B6816">
                <w:rPr>
                  <w:rFonts w:cs="Arial"/>
                  <w:sz w:val="24"/>
                  <w:szCs w:val="24"/>
                </w:rPr>
                <w:t>Carcass use efficiency</w:t>
              </w:r>
            </w:moveFrom>
          </w:p>
        </w:tc>
        <w:tc>
          <w:tcPr>
            <w:tcW w:w="946" w:type="dxa"/>
            <w:vAlign w:val="center"/>
          </w:tcPr>
          <w:p w14:paraId="306CC3E2" w14:textId="2EC78D4E" w:rsidR="0077082A" w:rsidRPr="00265662" w:rsidDel="007B6816" w:rsidRDefault="0077082A" w:rsidP="00A07CAB">
            <w:pPr>
              <w:spacing w:after="0" w:line="240" w:lineRule="auto"/>
              <w:jc w:val="center"/>
              <w:rPr>
                <w:moveFrom w:id="658" w:author="Syuan-Jyun Sun" w:date="2024-05-24T15:31:00Z"/>
                <w:rFonts w:cs="Arial"/>
                <w:sz w:val="24"/>
                <w:szCs w:val="24"/>
              </w:rPr>
            </w:pPr>
            <w:moveFrom w:id="659" w:author="Syuan-Jyun Sun" w:date="2024-05-24T15:31:00Z">
              <w:r w:rsidRPr="00265662" w:rsidDel="007B6816">
                <w:rPr>
                  <w:rFonts w:cs="Arial"/>
                  <w:sz w:val="24"/>
                  <w:szCs w:val="24"/>
                </w:rPr>
                <w:t>95</w:t>
              </w:r>
              <w:r w:rsidR="00896DBC" w:rsidRPr="00265662" w:rsidDel="007B6816">
                <w:rPr>
                  <w:rFonts w:cs="Arial"/>
                  <w:sz w:val="24"/>
                  <w:szCs w:val="24"/>
                  <w:vertAlign w:val="superscript"/>
                </w:rPr>
                <w:t>d</w:t>
              </w:r>
            </w:moveFrom>
          </w:p>
        </w:tc>
        <w:tc>
          <w:tcPr>
            <w:tcW w:w="1769" w:type="dxa"/>
            <w:vAlign w:val="center"/>
          </w:tcPr>
          <w:p w14:paraId="57A3917D" w14:textId="576BB097" w:rsidR="0077082A" w:rsidRPr="00265662" w:rsidDel="007B6816" w:rsidRDefault="0077082A" w:rsidP="00A07CAB">
            <w:pPr>
              <w:spacing w:after="0" w:line="240" w:lineRule="auto"/>
              <w:jc w:val="center"/>
              <w:rPr>
                <w:moveFrom w:id="660" w:author="Syuan-Jyun Sun" w:date="2024-05-24T15:31:00Z"/>
                <w:rFonts w:cs="Arial"/>
                <w:sz w:val="24"/>
                <w:szCs w:val="24"/>
              </w:rPr>
            </w:pPr>
            <w:moveFrom w:id="661" w:author="Syuan-Jyun Sun" w:date="2024-05-24T15:31:00Z">
              <w:r w:rsidRPr="00265662" w:rsidDel="007B6816">
                <w:rPr>
                  <w:rFonts w:cs="Arial"/>
                  <w:sz w:val="24"/>
                  <w:szCs w:val="24"/>
                </w:rPr>
                <w:t>&lt; 0.001</w:t>
              </w:r>
            </w:moveFrom>
          </w:p>
        </w:tc>
        <w:tc>
          <w:tcPr>
            <w:tcW w:w="1769" w:type="dxa"/>
            <w:vAlign w:val="center"/>
          </w:tcPr>
          <w:p w14:paraId="391140D4" w14:textId="2F48047A" w:rsidR="0077082A" w:rsidRPr="00265662" w:rsidDel="007B6816" w:rsidRDefault="0077082A" w:rsidP="00A07CAB">
            <w:pPr>
              <w:spacing w:after="0" w:line="240" w:lineRule="auto"/>
              <w:jc w:val="center"/>
              <w:rPr>
                <w:moveFrom w:id="662" w:author="Syuan-Jyun Sun" w:date="2024-05-24T15:31:00Z"/>
                <w:rFonts w:cs="Arial"/>
                <w:sz w:val="24"/>
                <w:szCs w:val="24"/>
              </w:rPr>
            </w:pPr>
            <w:moveFrom w:id="663" w:author="Syuan-Jyun Sun" w:date="2024-05-24T15:31:00Z">
              <w:r w:rsidRPr="00265662" w:rsidDel="007B6816">
                <w:rPr>
                  <w:rFonts w:cs="Arial"/>
                  <w:sz w:val="24"/>
                  <w:szCs w:val="24"/>
                </w:rPr>
                <w:t>0.96</w:t>
              </w:r>
            </w:moveFrom>
          </w:p>
        </w:tc>
        <w:tc>
          <w:tcPr>
            <w:tcW w:w="1864" w:type="dxa"/>
            <w:vAlign w:val="center"/>
          </w:tcPr>
          <w:p w14:paraId="65F0C561" w14:textId="3DC01C36" w:rsidR="0077082A" w:rsidRPr="00265662" w:rsidDel="007B6816" w:rsidRDefault="0077082A" w:rsidP="00A07CAB">
            <w:pPr>
              <w:spacing w:after="0" w:line="240" w:lineRule="auto"/>
              <w:jc w:val="center"/>
              <w:rPr>
                <w:moveFrom w:id="664" w:author="Syuan-Jyun Sun" w:date="2024-05-24T15:31:00Z"/>
                <w:rFonts w:cs="Arial"/>
                <w:sz w:val="24"/>
                <w:szCs w:val="24"/>
              </w:rPr>
            </w:pPr>
            <w:moveFrom w:id="665" w:author="Syuan-Jyun Sun" w:date="2024-05-24T15:31:00Z">
              <w:r w:rsidRPr="00265662" w:rsidDel="007B6816">
                <w:rPr>
                  <w:rFonts w:cs="Arial"/>
                  <w:sz w:val="24"/>
                  <w:szCs w:val="24"/>
                </w:rPr>
                <w:t>0.</w:t>
              </w:r>
              <w:r w:rsidR="00265662" w:rsidRPr="00265662" w:rsidDel="007B6816">
                <w:rPr>
                  <w:rFonts w:cs="Arial"/>
                  <w:sz w:val="24"/>
                  <w:szCs w:val="24"/>
                </w:rPr>
                <w:t>57</w:t>
              </w:r>
            </w:moveFrom>
          </w:p>
        </w:tc>
      </w:tr>
    </w:tbl>
    <w:p w14:paraId="4F4FFF54" w14:textId="12062AEE" w:rsidR="00605870" w:rsidRPr="00265662" w:rsidDel="007B6816" w:rsidRDefault="00605870" w:rsidP="001B6A34">
      <w:pPr>
        <w:spacing w:before="100" w:after="0"/>
        <w:jc w:val="left"/>
        <w:rPr>
          <w:moveFrom w:id="666" w:author="Syuan-Jyun Sun" w:date="2024-05-24T15:31:00Z"/>
          <w:rFonts w:cs="Arial"/>
          <w:sz w:val="20"/>
          <w:szCs w:val="20"/>
        </w:rPr>
      </w:pPr>
      <w:moveFrom w:id="667" w:author="Syuan-Jyun Sun" w:date="2024-05-24T15:31:00Z">
        <w:r w:rsidRPr="00265662" w:rsidDel="007B6816">
          <w:rPr>
            <w:rFonts w:cs="Arial"/>
            <w:sz w:val="20"/>
            <w:szCs w:val="20"/>
            <w:vertAlign w:val="superscript"/>
          </w:rPr>
          <w:t>a</w:t>
        </w:r>
        <w:r w:rsidRPr="00265662" w:rsidDel="007B6816">
          <w:rPr>
            <w:rFonts w:cs="Arial"/>
            <w:sz w:val="20"/>
            <w:szCs w:val="20"/>
          </w:rPr>
          <w:t>Clutch size was not recorded in the first round of breeding experiment</w:t>
        </w:r>
        <w:r w:rsidR="00E0405C" w:rsidRPr="00265662" w:rsidDel="007B6816">
          <w:rPr>
            <w:rFonts w:cs="Arial"/>
            <w:sz w:val="20"/>
            <w:szCs w:val="20"/>
          </w:rPr>
          <w:t>s</w:t>
        </w:r>
        <w:r w:rsidRPr="00265662" w:rsidDel="007B6816">
          <w:rPr>
            <w:rFonts w:cs="Arial"/>
            <w:sz w:val="20"/>
            <w:szCs w:val="20"/>
          </w:rPr>
          <w:t>.</w:t>
        </w:r>
      </w:moveFrom>
    </w:p>
    <w:p w14:paraId="4B5B92FF" w14:textId="12DA980B" w:rsidR="0077082A" w:rsidRPr="00265662" w:rsidDel="007B6816" w:rsidRDefault="00605870" w:rsidP="001B6A34">
      <w:pPr>
        <w:spacing w:before="100" w:after="0"/>
        <w:jc w:val="left"/>
        <w:rPr>
          <w:moveFrom w:id="668" w:author="Syuan-Jyun Sun" w:date="2024-05-24T15:31:00Z"/>
          <w:rFonts w:cs="Arial"/>
          <w:sz w:val="20"/>
          <w:szCs w:val="20"/>
        </w:rPr>
      </w:pPr>
      <w:moveFrom w:id="669" w:author="Syuan-Jyun Sun" w:date="2024-05-24T15:31:00Z">
        <w:r w:rsidRPr="00265662" w:rsidDel="007B6816">
          <w:rPr>
            <w:rFonts w:cs="Arial"/>
            <w:sz w:val="20"/>
            <w:szCs w:val="20"/>
            <w:vertAlign w:val="superscript"/>
          </w:rPr>
          <w:t>b</w:t>
        </w:r>
        <w:r w:rsidR="0077082A" w:rsidRPr="00265662" w:rsidDel="007B6816">
          <w:rPr>
            <w:rFonts w:cs="Arial"/>
            <w:sz w:val="20"/>
            <w:szCs w:val="20"/>
          </w:rPr>
          <w:t xml:space="preserve">Observations with </w:t>
        </w:r>
        <w:r w:rsidR="001B6A34" w:rsidRPr="00265662" w:rsidDel="007B6816">
          <w:rPr>
            <w:rFonts w:cs="Arial"/>
            <w:sz w:val="20"/>
            <w:szCs w:val="20"/>
          </w:rPr>
          <w:t xml:space="preserve">a </w:t>
        </w:r>
        <w:r w:rsidRPr="00265662" w:rsidDel="007B6816">
          <w:rPr>
            <w:rFonts w:cs="Arial"/>
            <w:sz w:val="20"/>
            <w:szCs w:val="20"/>
          </w:rPr>
          <w:t>zero clutch size</w:t>
        </w:r>
        <w:r w:rsidR="0077082A" w:rsidRPr="00265662" w:rsidDel="007B6816">
          <w:rPr>
            <w:rFonts w:cs="Arial"/>
            <w:sz w:val="20"/>
            <w:szCs w:val="20"/>
          </w:rPr>
          <w:t xml:space="preserve"> were excluded from the analysis.</w:t>
        </w:r>
      </w:moveFrom>
    </w:p>
    <w:p w14:paraId="11A14BE1" w14:textId="13BE56E9" w:rsidR="00605870" w:rsidRPr="00265662" w:rsidDel="007B6816" w:rsidRDefault="00DE7589" w:rsidP="001B6A34">
      <w:pPr>
        <w:spacing w:before="100" w:after="0"/>
        <w:jc w:val="left"/>
        <w:rPr>
          <w:moveFrom w:id="670" w:author="Syuan-Jyun Sun" w:date="2024-05-24T15:31:00Z"/>
          <w:rFonts w:cs="Arial"/>
          <w:sz w:val="20"/>
          <w:szCs w:val="20"/>
        </w:rPr>
      </w:pPr>
      <w:moveFrom w:id="671" w:author="Syuan-Jyun Sun" w:date="2024-05-24T15:31:00Z">
        <w:r w:rsidRPr="00265662" w:rsidDel="007B6816">
          <w:rPr>
            <w:rFonts w:cs="Arial"/>
            <w:sz w:val="20"/>
            <w:szCs w:val="20"/>
            <w:vertAlign w:val="superscript"/>
          </w:rPr>
          <w:t>c</w:t>
        </w:r>
        <w:r w:rsidR="001B6A34" w:rsidRPr="00265662" w:rsidDel="007B6816">
          <w:rPr>
            <w:rFonts w:cs="Arial"/>
            <w:sz w:val="20"/>
            <w:szCs w:val="20"/>
          </w:rPr>
          <w:t>Observations with a zero brood size were excluded from the analysis</w:t>
        </w:r>
        <w:r w:rsidR="00605870" w:rsidRPr="00265662" w:rsidDel="007B6816">
          <w:rPr>
            <w:rFonts w:cs="Arial"/>
            <w:sz w:val="20"/>
            <w:szCs w:val="20"/>
          </w:rPr>
          <w:t>.</w:t>
        </w:r>
      </w:moveFrom>
    </w:p>
    <w:p w14:paraId="132328F1" w14:textId="652B961A" w:rsidR="0077082A" w:rsidRPr="00265662" w:rsidDel="007B6816" w:rsidRDefault="00896DBC" w:rsidP="001B6A34">
      <w:pPr>
        <w:spacing w:before="100" w:after="0"/>
        <w:jc w:val="left"/>
        <w:rPr>
          <w:moveFrom w:id="672" w:author="Syuan-Jyun Sun" w:date="2024-05-24T15:31:00Z"/>
          <w:rFonts w:cs="Arial"/>
          <w:sz w:val="20"/>
          <w:szCs w:val="20"/>
        </w:rPr>
      </w:pPr>
      <w:moveFrom w:id="673" w:author="Syuan-Jyun Sun" w:date="2024-05-24T15:31:00Z">
        <w:r w:rsidRPr="00265662" w:rsidDel="007B6816">
          <w:rPr>
            <w:rFonts w:cs="Arial"/>
            <w:sz w:val="20"/>
            <w:szCs w:val="20"/>
            <w:vertAlign w:val="superscript"/>
          </w:rPr>
          <w:t>d</w:t>
        </w:r>
        <w:r w:rsidR="0077082A" w:rsidRPr="00265662" w:rsidDel="007B6816">
          <w:rPr>
            <w:rFonts w:cs="Arial"/>
            <w:sz w:val="20"/>
            <w:szCs w:val="20"/>
          </w:rPr>
          <w:t xml:space="preserve">Carcass use was not measured in the first </w:t>
        </w:r>
        <w:r w:rsidRPr="00265662" w:rsidDel="007B6816">
          <w:rPr>
            <w:rFonts w:cs="Arial"/>
            <w:sz w:val="20"/>
            <w:szCs w:val="20"/>
          </w:rPr>
          <w:t xml:space="preserve">and second </w:t>
        </w:r>
        <w:r w:rsidR="0077082A" w:rsidRPr="00265662" w:rsidDel="007B6816">
          <w:rPr>
            <w:rFonts w:cs="Arial"/>
            <w:sz w:val="20"/>
            <w:szCs w:val="20"/>
          </w:rPr>
          <w:t>round</w:t>
        </w:r>
        <w:r w:rsidRPr="00265662" w:rsidDel="007B6816">
          <w:rPr>
            <w:rFonts w:cs="Arial"/>
            <w:sz w:val="20"/>
            <w:szCs w:val="20"/>
          </w:rPr>
          <w:t xml:space="preserve"> </w:t>
        </w:r>
        <w:r w:rsidR="0077082A" w:rsidRPr="00265662" w:rsidDel="007B6816">
          <w:rPr>
            <w:rFonts w:cs="Arial"/>
            <w:sz w:val="20"/>
            <w:szCs w:val="20"/>
          </w:rPr>
          <w:t>of the breeding experiment</w:t>
        </w:r>
        <w:r w:rsidR="00E0405C" w:rsidRPr="00265662" w:rsidDel="007B6816">
          <w:rPr>
            <w:rFonts w:cs="Arial"/>
            <w:sz w:val="20"/>
            <w:szCs w:val="20"/>
          </w:rPr>
          <w:t>s</w:t>
        </w:r>
        <w:r w:rsidR="0077082A" w:rsidRPr="00265662" w:rsidDel="007B6816">
          <w:rPr>
            <w:rFonts w:cs="Arial"/>
            <w:sz w:val="20"/>
            <w:szCs w:val="20"/>
          </w:rPr>
          <w:t>. Observations with</w:t>
        </w:r>
        <w:r w:rsidR="00DE7589" w:rsidRPr="00265662" w:rsidDel="007B6816">
          <w:rPr>
            <w:rFonts w:cs="Arial"/>
            <w:sz w:val="20"/>
            <w:szCs w:val="20"/>
          </w:rPr>
          <w:t xml:space="preserve"> </w:t>
        </w:r>
        <w:r w:rsidR="001B6A34" w:rsidRPr="00265662" w:rsidDel="007B6816">
          <w:rPr>
            <w:rFonts w:cs="Arial"/>
            <w:sz w:val="20"/>
            <w:szCs w:val="20"/>
          </w:rPr>
          <w:t xml:space="preserve">a </w:t>
        </w:r>
        <w:r w:rsidR="00DE7589" w:rsidRPr="00265662" w:rsidDel="007B6816">
          <w:rPr>
            <w:rFonts w:cs="Arial"/>
            <w:sz w:val="20"/>
            <w:szCs w:val="20"/>
          </w:rPr>
          <w:t xml:space="preserve">zero brood size </w:t>
        </w:r>
        <w:r w:rsidR="0077082A" w:rsidRPr="00265662" w:rsidDel="007B6816">
          <w:rPr>
            <w:rFonts w:cs="Arial"/>
            <w:sz w:val="20"/>
            <w:szCs w:val="20"/>
          </w:rPr>
          <w:t>were excluded from the analysis.</w:t>
        </w:r>
      </w:moveFrom>
    </w:p>
    <w:p w14:paraId="46E65308" w14:textId="7458615C" w:rsidR="0077082A" w:rsidRPr="00430F0F" w:rsidDel="007B6816" w:rsidRDefault="0077082A" w:rsidP="00E442BE">
      <w:pPr>
        <w:spacing w:before="100" w:after="0" w:line="480" w:lineRule="auto"/>
        <w:ind w:left="-86"/>
        <w:jc w:val="left"/>
        <w:rPr>
          <w:moveFrom w:id="674" w:author="Syuan-Jyun Sun" w:date="2024-05-24T15:31:00Z"/>
          <w:rFonts w:cs="Arial"/>
          <w:color w:val="00B050"/>
          <w:sz w:val="24"/>
          <w:szCs w:val="24"/>
        </w:rPr>
      </w:pPr>
      <w:moveFrom w:id="675" w:author="Syuan-Jyun Sun" w:date="2024-05-24T15:31:00Z">
        <w:r w:rsidRPr="00430F0F" w:rsidDel="007B6816">
          <w:rPr>
            <w:rFonts w:cs="Arial"/>
            <w:color w:val="00B050"/>
            <w:sz w:val="24"/>
            <w:szCs w:val="24"/>
          </w:rPr>
          <w:t xml:space="preserve"> </w:t>
        </w:r>
        <w:r w:rsidRPr="00430F0F" w:rsidDel="007B6816">
          <w:rPr>
            <w:rFonts w:cs="Arial"/>
            <w:color w:val="00B050"/>
            <w:sz w:val="24"/>
            <w:szCs w:val="24"/>
          </w:rPr>
          <w:br w:type="page"/>
        </w:r>
      </w:moveFrom>
    </w:p>
    <w:moveFromRangeEnd w:id="600"/>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lastRenderedPageBreak/>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676"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676"/>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commentRangeStart w:id="677"/>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commentRangeEnd w:id="677"/>
      <w:r w:rsidR="00AD4676">
        <w:rPr>
          <w:rStyle w:val="CommentReference"/>
        </w:rPr>
        <w:commentReference w:id="677"/>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66443477" w14:textId="10BF86F9" w:rsidR="003C2E0B" w:rsidRDefault="00485CD8" w:rsidP="00E442BE">
      <w:pPr>
        <w:spacing w:line="480" w:lineRule="auto"/>
        <w:rPr>
          <w:ins w:id="678" w:author="Syuan-Jyun Sun" w:date="2024-05-23T23:22:00Z"/>
          <w:rFonts w:cs="Arial"/>
          <w:color w:val="FF0000"/>
          <w:sz w:val="24"/>
          <w:szCs w:val="24"/>
        </w:rPr>
      </w:pPr>
      <w:ins w:id="679" w:author="Syuan-Jyun Sun" w:date="2024-05-23T23:24:00Z">
        <w:r>
          <w:rPr>
            <w:rFonts w:cs="Arial"/>
            <w:noProof/>
            <w:color w:val="FF0000"/>
            <w:sz w:val="24"/>
            <w:szCs w:val="24"/>
          </w:rPr>
          <w:lastRenderedPageBreak/>
          <w:drawing>
            <wp:inline distT="0" distB="0" distL="0" distR="0" wp14:anchorId="1EA9B54F" wp14:editId="3721572B">
              <wp:extent cx="5731510" cy="8597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ins>
    </w:p>
    <w:p w14:paraId="04510F24" w14:textId="23E012F6" w:rsidR="0077082A" w:rsidRPr="00A44A36" w:rsidRDefault="00313E1C" w:rsidP="00E442BE">
      <w:pPr>
        <w:spacing w:line="480" w:lineRule="auto"/>
        <w:rPr>
          <w:rFonts w:cs="Arial"/>
          <w:color w:val="000000" w:themeColor="text1"/>
          <w:sz w:val="24"/>
          <w:szCs w:val="24"/>
          <w:rPrChange w:id="680" w:author="Syuan-Jyun Sun" w:date="2024-05-23T23:25:00Z">
            <w:rPr>
              <w:rFonts w:cs="Arial"/>
              <w:color w:val="FF0000"/>
              <w:sz w:val="24"/>
              <w:szCs w:val="24"/>
            </w:rPr>
          </w:rPrChange>
        </w:rPr>
      </w:pPr>
      <w:r w:rsidRPr="00A44A36">
        <w:rPr>
          <w:rFonts w:cs="Arial"/>
          <w:color w:val="000000" w:themeColor="text1"/>
          <w:sz w:val="24"/>
          <w:szCs w:val="24"/>
          <w:rPrChange w:id="681" w:author="Syuan-Jyun Sun" w:date="2024-05-23T23:25:00Z">
            <w:rPr>
              <w:rFonts w:cs="Arial"/>
              <w:color w:val="FF0000"/>
              <w:sz w:val="24"/>
              <w:szCs w:val="24"/>
            </w:rPr>
          </w:rPrChange>
        </w:rPr>
        <w:lastRenderedPageBreak/>
        <w:t xml:space="preserve">Figure 4. </w:t>
      </w:r>
      <w:r w:rsidR="003B6447" w:rsidRPr="00A44A36">
        <w:rPr>
          <w:rFonts w:cs="Arial"/>
          <w:color w:val="000000" w:themeColor="text1"/>
          <w:sz w:val="24"/>
          <w:szCs w:val="24"/>
          <w:rPrChange w:id="682" w:author="Syuan-Jyun Sun" w:date="2024-05-23T23:25:00Z">
            <w:rPr>
              <w:rFonts w:cs="Arial"/>
              <w:color w:val="FF0000"/>
              <w:sz w:val="24"/>
              <w:szCs w:val="24"/>
            </w:rPr>
          </w:rPrChange>
        </w:rPr>
        <w:t>(a–</w:t>
      </w:r>
      <w:r w:rsidR="00A24CD1" w:rsidRPr="00A44A36">
        <w:rPr>
          <w:rFonts w:cs="Arial"/>
          <w:color w:val="000000" w:themeColor="text1"/>
          <w:sz w:val="24"/>
          <w:szCs w:val="24"/>
          <w:rPrChange w:id="683" w:author="Syuan-Jyun Sun" w:date="2024-05-23T23:25:00Z">
            <w:rPr>
              <w:rFonts w:cs="Arial"/>
              <w:color w:val="FF0000"/>
              <w:sz w:val="24"/>
              <w:szCs w:val="24"/>
            </w:rPr>
          </w:rPrChange>
        </w:rPr>
        <w:t>d</w:t>
      </w:r>
      <w:r w:rsidR="003B6447" w:rsidRPr="00A44A36">
        <w:rPr>
          <w:rFonts w:cs="Arial"/>
          <w:color w:val="000000" w:themeColor="text1"/>
          <w:sz w:val="24"/>
          <w:szCs w:val="24"/>
          <w:rPrChange w:id="684" w:author="Syuan-Jyun Sun" w:date="2024-05-23T23:25:00Z">
            <w:rPr>
              <w:rFonts w:cs="Arial"/>
              <w:color w:val="FF0000"/>
              <w:sz w:val="24"/>
              <w:szCs w:val="24"/>
            </w:rPr>
          </w:rPrChange>
        </w:rPr>
        <w:t xml:space="preserve">) </w:t>
      </w:r>
      <w:r w:rsidR="0077082A" w:rsidRPr="00A44A36">
        <w:rPr>
          <w:rFonts w:cs="Arial"/>
          <w:color w:val="000000" w:themeColor="text1"/>
          <w:sz w:val="24"/>
          <w:szCs w:val="24"/>
          <w:rPrChange w:id="685" w:author="Syuan-Jyun Sun" w:date="2024-05-23T23:25:00Z">
            <w:rPr>
              <w:rFonts w:cs="Arial"/>
              <w:color w:val="FF0000"/>
              <w:sz w:val="24"/>
              <w:szCs w:val="24"/>
            </w:rPr>
          </w:rPrChange>
        </w:rPr>
        <w:t xml:space="preserve">Nutritional composition </w:t>
      </w:r>
      <w:r w:rsidR="0065200B" w:rsidRPr="00A44A36">
        <w:rPr>
          <w:rFonts w:cs="Arial"/>
          <w:color w:val="000000" w:themeColor="text1"/>
          <w:sz w:val="24"/>
          <w:szCs w:val="24"/>
          <w:rPrChange w:id="686" w:author="Syuan-Jyun Sun" w:date="2024-05-23T23:25:00Z">
            <w:rPr>
              <w:rFonts w:cs="Arial"/>
              <w:color w:val="FF0000"/>
              <w:sz w:val="24"/>
              <w:szCs w:val="24"/>
            </w:rPr>
          </w:rPrChange>
        </w:rPr>
        <w:t xml:space="preserve">of </w:t>
      </w:r>
      <w:r w:rsidR="00CF2FD0" w:rsidRPr="00A44A36">
        <w:rPr>
          <w:rFonts w:cs="Arial"/>
          <w:color w:val="000000" w:themeColor="text1"/>
          <w:sz w:val="24"/>
          <w:szCs w:val="24"/>
          <w:rPrChange w:id="687" w:author="Syuan-Jyun Sun" w:date="2024-05-23T23:25:00Z">
            <w:rPr>
              <w:rFonts w:cs="Arial"/>
              <w:color w:val="FF0000"/>
              <w:sz w:val="24"/>
              <w:szCs w:val="24"/>
            </w:rPr>
          </w:rPrChange>
        </w:rPr>
        <w:t xml:space="preserve">lab </w:t>
      </w:r>
      <w:r w:rsidR="003B6447" w:rsidRPr="00A44A36">
        <w:rPr>
          <w:rFonts w:cs="Arial"/>
          <w:color w:val="000000" w:themeColor="text1"/>
          <w:sz w:val="24"/>
          <w:szCs w:val="24"/>
          <w:rPrChange w:id="688" w:author="Syuan-Jyun Sun" w:date="2024-05-23T23:25:00Z">
            <w:rPr>
              <w:rFonts w:cs="Arial"/>
              <w:color w:val="FF0000"/>
              <w:sz w:val="24"/>
              <w:szCs w:val="24"/>
            </w:rPr>
          </w:rPrChange>
        </w:rPr>
        <w:t>and</w:t>
      </w:r>
      <w:r w:rsidR="008C5199" w:rsidRPr="00A44A36">
        <w:rPr>
          <w:rFonts w:cs="Arial"/>
          <w:color w:val="000000" w:themeColor="text1"/>
          <w:sz w:val="24"/>
          <w:szCs w:val="24"/>
          <w:rPrChange w:id="689" w:author="Syuan-Jyun Sun" w:date="2024-05-23T23:25:00Z">
            <w:rPr>
              <w:rFonts w:cs="Arial"/>
              <w:color w:val="FF0000"/>
              <w:sz w:val="24"/>
              <w:szCs w:val="24"/>
            </w:rPr>
          </w:rPrChange>
        </w:rPr>
        <w:t xml:space="preserve"> </w:t>
      </w:r>
      <w:r w:rsidR="00CF2FD0" w:rsidRPr="00A44A36">
        <w:rPr>
          <w:rFonts w:cs="Arial"/>
          <w:color w:val="000000" w:themeColor="text1"/>
          <w:sz w:val="24"/>
          <w:szCs w:val="24"/>
          <w:rPrChange w:id="690" w:author="Syuan-Jyun Sun" w:date="2024-05-23T23:25:00Z">
            <w:rPr>
              <w:rFonts w:cs="Arial"/>
              <w:color w:val="FF0000"/>
              <w:sz w:val="24"/>
              <w:szCs w:val="24"/>
            </w:rPr>
          </w:rPrChange>
        </w:rPr>
        <w:t>wild carcasses</w:t>
      </w:r>
      <w:r w:rsidR="008C5199" w:rsidRPr="00A44A36">
        <w:rPr>
          <w:rFonts w:cs="Arial"/>
          <w:color w:val="000000" w:themeColor="text1"/>
          <w:sz w:val="24"/>
          <w:szCs w:val="24"/>
          <w:rPrChange w:id="691" w:author="Syuan-Jyun Sun" w:date="2024-05-23T23:25:00Z">
            <w:rPr>
              <w:rFonts w:cs="Arial"/>
              <w:color w:val="FF0000"/>
              <w:sz w:val="24"/>
              <w:szCs w:val="24"/>
            </w:rPr>
          </w:rPrChange>
        </w:rPr>
        <w:t xml:space="preserve"> </w:t>
      </w:r>
      <w:r w:rsidR="00CF2FD0" w:rsidRPr="00A44A36">
        <w:rPr>
          <w:rFonts w:cs="Arial"/>
          <w:color w:val="000000" w:themeColor="text1"/>
          <w:sz w:val="24"/>
          <w:szCs w:val="24"/>
          <w:rPrChange w:id="692" w:author="Syuan-Jyun Sun" w:date="2024-05-23T23:25:00Z">
            <w:rPr>
              <w:rFonts w:cs="Arial"/>
              <w:color w:val="FF0000"/>
              <w:sz w:val="24"/>
              <w:szCs w:val="24"/>
            </w:rPr>
          </w:rPrChange>
        </w:rPr>
        <w:t>a</w:t>
      </w:r>
      <w:r w:rsidR="003B6447" w:rsidRPr="00A44A36">
        <w:rPr>
          <w:rFonts w:cs="Arial"/>
          <w:color w:val="000000" w:themeColor="text1"/>
          <w:sz w:val="24"/>
          <w:szCs w:val="24"/>
          <w:rPrChange w:id="693" w:author="Syuan-Jyun Sun" w:date="2024-05-23T23:25:00Z">
            <w:rPr>
              <w:rFonts w:cs="Arial"/>
              <w:color w:val="FF0000"/>
              <w:sz w:val="24"/>
              <w:szCs w:val="24"/>
            </w:rPr>
          </w:rPrChange>
        </w:rPr>
        <w:t>s well as</w:t>
      </w:r>
      <w:r w:rsidR="00CF2FD0" w:rsidRPr="00A44A36">
        <w:rPr>
          <w:rFonts w:cs="Arial"/>
          <w:color w:val="000000" w:themeColor="text1"/>
          <w:sz w:val="24"/>
          <w:szCs w:val="24"/>
          <w:rPrChange w:id="694" w:author="Syuan-Jyun Sun" w:date="2024-05-23T23:25:00Z">
            <w:rPr>
              <w:rFonts w:cs="Arial"/>
              <w:color w:val="FF0000"/>
              <w:sz w:val="24"/>
              <w:szCs w:val="24"/>
            </w:rPr>
          </w:rPrChange>
        </w:rPr>
        <w:t xml:space="preserve"> </w:t>
      </w:r>
      <w:r w:rsidR="00767F2D" w:rsidRPr="00A44A36">
        <w:rPr>
          <w:rFonts w:cs="Arial"/>
          <w:color w:val="000000" w:themeColor="text1"/>
          <w:sz w:val="24"/>
          <w:szCs w:val="24"/>
          <w:rPrChange w:id="695" w:author="Syuan-Jyun Sun" w:date="2024-05-23T23:25:00Z">
            <w:rPr>
              <w:rFonts w:cs="Arial"/>
              <w:color w:val="FF0000"/>
              <w:sz w:val="24"/>
              <w:szCs w:val="24"/>
            </w:rPr>
          </w:rPrChange>
        </w:rPr>
        <w:t>wild mammal, bird, and reptile carcasses</w:t>
      </w:r>
      <w:r w:rsidR="003B6447" w:rsidRPr="00A44A36">
        <w:rPr>
          <w:rFonts w:cs="Arial"/>
          <w:color w:val="000000" w:themeColor="text1"/>
          <w:sz w:val="24"/>
          <w:szCs w:val="24"/>
          <w:rPrChange w:id="696" w:author="Syuan-Jyun Sun" w:date="2024-05-23T23:25:00Z">
            <w:rPr>
              <w:rFonts w:cs="Arial"/>
              <w:color w:val="FF0000"/>
              <w:sz w:val="24"/>
              <w:szCs w:val="24"/>
            </w:rPr>
          </w:rPrChange>
        </w:rPr>
        <w:t>. (</w:t>
      </w:r>
      <w:r w:rsidR="00A24CD1" w:rsidRPr="00A44A36">
        <w:rPr>
          <w:rFonts w:cs="Arial"/>
          <w:color w:val="000000" w:themeColor="text1"/>
          <w:sz w:val="24"/>
          <w:szCs w:val="24"/>
          <w:rPrChange w:id="697" w:author="Syuan-Jyun Sun" w:date="2024-05-23T23:25:00Z">
            <w:rPr>
              <w:rFonts w:cs="Arial"/>
              <w:color w:val="FF0000"/>
              <w:sz w:val="24"/>
              <w:szCs w:val="24"/>
            </w:rPr>
          </w:rPrChange>
        </w:rPr>
        <w:t>d–e</w:t>
      </w:r>
      <w:r w:rsidR="003B6447" w:rsidRPr="00A44A36">
        <w:rPr>
          <w:rFonts w:cs="Arial"/>
          <w:color w:val="000000" w:themeColor="text1"/>
          <w:sz w:val="24"/>
          <w:szCs w:val="24"/>
          <w:rPrChange w:id="698" w:author="Syuan-Jyun Sun" w:date="2024-05-23T23:25:00Z">
            <w:rPr>
              <w:rFonts w:cs="Arial"/>
              <w:color w:val="FF0000"/>
              <w:sz w:val="24"/>
              <w:szCs w:val="24"/>
            </w:rPr>
          </w:rPrChange>
        </w:rPr>
        <w:t>) L</w:t>
      </w:r>
      <w:r w:rsidR="0077082A" w:rsidRPr="00A44A36">
        <w:rPr>
          <w:rFonts w:cs="Arial"/>
          <w:color w:val="000000" w:themeColor="text1"/>
          <w:sz w:val="24"/>
          <w:szCs w:val="24"/>
          <w:rPrChange w:id="699" w:author="Syuan-Jyun Sun" w:date="2024-05-23T23:25:00Z">
            <w:rPr>
              <w:rFonts w:cs="Arial"/>
              <w:color w:val="FF0000"/>
              <w:sz w:val="24"/>
              <w:szCs w:val="24"/>
            </w:rPr>
          </w:rPrChange>
        </w:rPr>
        <w:t>arval growth</w:t>
      </w:r>
      <w:r w:rsidR="003B6447" w:rsidRPr="00A44A36">
        <w:rPr>
          <w:rFonts w:cs="Arial"/>
          <w:color w:val="000000" w:themeColor="text1"/>
          <w:sz w:val="24"/>
          <w:szCs w:val="24"/>
          <w:rPrChange w:id="700" w:author="Syuan-Jyun Sun" w:date="2024-05-23T23:25:00Z">
            <w:rPr>
              <w:rFonts w:cs="Arial"/>
              <w:color w:val="FF0000"/>
              <w:sz w:val="24"/>
              <w:szCs w:val="24"/>
            </w:rPr>
          </w:rPrChange>
        </w:rPr>
        <w:t xml:space="preserve"> on lab and wild carcasses as well as wild mammal, bird, and reptile carcasses. </w:t>
      </w:r>
      <w:r w:rsidR="00DC0F83" w:rsidRPr="00A44A36">
        <w:rPr>
          <w:rFonts w:cs="Arial"/>
          <w:color w:val="000000" w:themeColor="text1"/>
          <w:sz w:val="24"/>
          <w:szCs w:val="24"/>
          <w:rPrChange w:id="701" w:author="Syuan-Jyun Sun" w:date="2024-05-23T23:25:00Z">
            <w:rPr>
              <w:rFonts w:cs="Arial"/>
              <w:color w:val="FF0000"/>
              <w:sz w:val="24"/>
              <w:szCs w:val="24"/>
            </w:rPr>
          </w:rPrChange>
        </w:rPr>
        <w:t>Points represent the means and error bars represent the standard erro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34671A35" w:rsidR="007B6816" w:rsidRDefault="0077082A" w:rsidP="005109AE">
      <w:pPr>
        <w:spacing w:line="480" w:lineRule="auto"/>
        <w:rPr>
          <w:ins w:id="702" w:author="Syuan-Jyun Sun" w:date="2024-05-24T15:31:00Z"/>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ins w:id="703" w:author="Syuan-Jyun Sun" w:date="2024-05-24T15:31:00Z">
        <w:r w:rsidR="007B6816">
          <w:rPr>
            <w:rFonts w:cs="Arial"/>
            <w:sz w:val="24"/>
            <w:szCs w:val="24"/>
          </w:rPr>
          <w:br/>
        </w:r>
        <w:r w:rsidR="007B6816">
          <w:rPr>
            <w:rFonts w:cs="Arial"/>
            <w:sz w:val="24"/>
            <w:szCs w:val="24"/>
          </w:rPr>
          <w:br/>
        </w:r>
      </w:ins>
    </w:p>
    <w:p w14:paraId="7265391E" w14:textId="77777777" w:rsidR="007B6816" w:rsidRDefault="007B6816">
      <w:pPr>
        <w:spacing w:after="0" w:line="240" w:lineRule="auto"/>
        <w:jc w:val="left"/>
        <w:rPr>
          <w:ins w:id="704" w:author="Syuan-Jyun Sun" w:date="2024-05-24T15:31:00Z"/>
          <w:rFonts w:cs="Arial"/>
          <w:sz w:val="24"/>
          <w:szCs w:val="24"/>
        </w:rPr>
      </w:pPr>
      <w:ins w:id="705" w:author="Syuan-Jyun Sun" w:date="2024-05-24T15:31:00Z">
        <w:r>
          <w:rPr>
            <w:rFonts w:cs="Arial"/>
            <w:sz w:val="24"/>
            <w:szCs w:val="24"/>
          </w:rPr>
          <w:br w:type="page"/>
        </w:r>
      </w:ins>
    </w:p>
    <w:p w14:paraId="7526E5F8" w14:textId="31BE8CDF" w:rsidR="007B6816" w:rsidRPr="007B6816" w:rsidRDefault="007B6816" w:rsidP="007B6816">
      <w:pPr>
        <w:spacing w:line="480" w:lineRule="auto"/>
        <w:rPr>
          <w:ins w:id="706" w:author="Syuan-Jyun Sun" w:date="2024-05-24T15:31:00Z"/>
          <w:rFonts w:cs="Arial"/>
          <w:b/>
          <w:bCs/>
          <w:sz w:val="24"/>
          <w:szCs w:val="24"/>
          <w:rPrChange w:id="707" w:author="Syuan-Jyun Sun" w:date="2024-05-24T15:31:00Z">
            <w:rPr>
              <w:ins w:id="708" w:author="Syuan-Jyun Sun" w:date="2024-05-24T15:31:00Z"/>
              <w:rFonts w:cs="Arial"/>
              <w:sz w:val="24"/>
              <w:szCs w:val="24"/>
            </w:rPr>
          </w:rPrChange>
        </w:rPr>
      </w:pPr>
      <w:ins w:id="709" w:author="Syuan-Jyun Sun" w:date="2024-05-24T15:31:00Z">
        <w:r w:rsidRPr="007B6816">
          <w:rPr>
            <w:rFonts w:cs="Arial"/>
            <w:b/>
            <w:bCs/>
            <w:sz w:val="24"/>
            <w:szCs w:val="24"/>
            <w:rPrChange w:id="710" w:author="Syuan-Jyun Sun" w:date="2024-05-24T15:31:00Z">
              <w:rPr>
                <w:rFonts w:cs="Arial"/>
                <w:sz w:val="24"/>
                <w:szCs w:val="24"/>
              </w:rPr>
            </w:rPrChange>
          </w:rPr>
          <w:lastRenderedPageBreak/>
          <w:t>Table</w:t>
        </w:r>
        <w:r>
          <w:rPr>
            <w:rFonts w:cs="Arial"/>
            <w:b/>
            <w:bCs/>
            <w:sz w:val="24"/>
            <w:szCs w:val="24"/>
          </w:rPr>
          <w:t>s</w:t>
        </w:r>
      </w:ins>
    </w:p>
    <w:p w14:paraId="304D3A3F" w14:textId="35ED8C2A" w:rsidR="007B6816" w:rsidRPr="00265662" w:rsidRDefault="007B6816" w:rsidP="007B6816">
      <w:pPr>
        <w:spacing w:line="480" w:lineRule="auto"/>
        <w:rPr>
          <w:moveTo w:id="711" w:author="Syuan-Jyun Sun" w:date="2024-05-24T15:31:00Z"/>
          <w:rFonts w:cs="Arial"/>
          <w:sz w:val="24"/>
          <w:szCs w:val="24"/>
        </w:rPr>
      </w:pPr>
      <w:moveToRangeStart w:id="712" w:author="Syuan-Jyun Sun" w:date="2024-05-24T15:31:00Z" w:name="move167457080"/>
      <w:moveTo w:id="713" w:author="Syuan-Jyun Sun" w:date="2024-05-24T15:31:00Z">
        <w:r w:rsidRPr="00265662">
          <w:rPr>
            <w:rFonts w:cs="Arial"/>
            <w:sz w:val="24"/>
            <w:szCs w:val="24"/>
          </w:rPr>
          <w:t xml:space="preserve">Table 1. A summary of the GLMM results for the breeding outcomes and carcass use efficiency of the burying beetle </w:t>
        </w:r>
        <w:r w:rsidRPr="00265662">
          <w:rPr>
            <w:rFonts w:cs="Arial"/>
            <w:i/>
            <w:iCs/>
            <w:sz w:val="24"/>
            <w:szCs w:val="24"/>
          </w:rPr>
          <w:t>N. nepalensis</w:t>
        </w:r>
        <w:r w:rsidRPr="00265662">
          <w:rPr>
            <w:rFonts w:cs="Arial"/>
            <w:sz w:val="24"/>
            <w:szCs w:val="24"/>
          </w:rPr>
          <w:t>. The pronotum widths of the parents and parent generation were included as the covariates in all models.</w:t>
        </w:r>
      </w:moveTo>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7B6816" w:rsidRPr="00265662" w14:paraId="42639A76" w14:textId="77777777" w:rsidTr="002E2162">
        <w:trPr>
          <w:trHeight w:val="494"/>
        </w:trPr>
        <w:tc>
          <w:tcPr>
            <w:tcW w:w="2700" w:type="dxa"/>
            <w:vMerge w:val="restart"/>
            <w:tcBorders>
              <w:top w:val="single" w:sz="4" w:space="0" w:color="auto"/>
            </w:tcBorders>
            <w:vAlign w:val="center"/>
          </w:tcPr>
          <w:p w14:paraId="1DC05097" w14:textId="77777777" w:rsidR="007B6816" w:rsidRPr="00265662" w:rsidRDefault="007B6816" w:rsidP="002E2162">
            <w:pPr>
              <w:spacing w:after="0" w:line="240" w:lineRule="auto"/>
              <w:jc w:val="center"/>
              <w:rPr>
                <w:moveTo w:id="714" w:author="Syuan-Jyun Sun" w:date="2024-05-24T15:31:00Z"/>
                <w:rFonts w:cs="Arial"/>
                <w:sz w:val="24"/>
                <w:szCs w:val="24"/>
              </w:rPr>
            </w:pPr>
            <w:moveTo w:id="715" w:author="Syuan-Jyun Sun" w:date="2024-05-24T15:31:00Z">
              <w:r w:rsidRPr="00265662">
                <w:rPr>
                  <w:rFonts w:cs="Arial"/>
                  <w:sz w:val="24"/>
                  <w:szCs w:val="24"/>
                </w:rPr>
                <w:t>Model response</w:t>
              </w:r>
            </w:moveTo>
          </w:p>
        </w:tc>
        <w:tc>
          <w:tcPr>
            <w:tcW w:w="946" w:type="dxa"/>
            <w:vMerge w:val="restart"/>
            <w:tcBorders>
              <w:top w:val="single" w:sz="4" w:space="0" w:color="auto"/>
            </w:tcBorders>
            <w:vAlign w:val="center"/>
          </w:tcPr>
          <w:p w14:paraId="75E07231" w14:textId="77777777" w:rsidR="007B6816" w:rsidRPr="00265662" w:rsidRDefault="007B6816" w:rsidP="002E2162">
            <w:pPr>
              <w:spacing w:after="0" w:line="240" w:lineRule="auto"/>
              <w:jc w:val="center"/>
              <w:rPr>
                <w:moveTo w:id="716" w:author="Syuan-Jyun Sun" w:date="2024-05-24T15:31:00Z"/>
                <w:rFonts w:cs="Arial"/>
                <w:i/>
                <w:iCs/>
                <w:sz w:val="24"/>
                <w:szCs w:val="24"/>
              </w:rPr>
            </w:pPr>
            <w:moveTo w:id="717" w:author="Syuan-Jyun Sun" w:date="2024-05-24T15:31:00Z">
              <w:r w:rsidRPr="00265662">
                <w:rPr>
                  <w:rFonts w:cs="Arial"/>
                  <w:i/>
                  <w:iCs/>
                  <w:sz w:val="24"/>
                  <w:szCs w:val="24"/>
                </w:rPr>
                <w:t>n</w:t>
              </w:r>
            </w:moveTo>
          </w:p>
        </w:tc>
        <w:tc>
          <w:tcPr>
            <w:tcW w:w="5402" w:type="dxa"/>
            <w:gridSpan w:val="3"/>
            <w:tcBorders>
              <w:top w:val="single" w:sz="4" w:space="0" w:color="auto"/>
              <w:bottom w:val="single" w:sz="4" w:space="0" w:color="auto"/>
            </w:tcBorders>
            <w:vAlign w:val="center"/>
          </w:tcPr>
          <w:p w14:paraId="3E89AAA0" w14:textId="77777777" w:rsidR="007B6816" w:rsidRPr="00265662" w:rsidRDefault="007B6816" w:rsidP="002E2162">
            <w:pPr>
              <w:spacing w:after="0" w:line="240" w:lineRule="auto"/>
              <w:jc w:val="center"/>
              <w:rPr>
                <w:moveTo w:id="718" w:author="Syuan-Jyun Sun" w:date="2024-05-24T15:31:00Z"/>
                <w:rFonts w:cs="Arial"/>
                <w:i/>
                <w:iCs/>
                <w:sz w:val="24"/>
                <w:szCs w:val="24"/>
              </w:rPr>
            </w:pPr>
            <w:moveTo w:id="719" w:author="Syuan-Jyun Sun" w:date="2024-05-24T15:31:00Z">
              <w:r w:rsidRPr="00265662">
                <w:rPr>
                  <w:rFonts w:cs="Arial"/>
                  <w:i/>
                  <w:iCs/>
                  <w:sz w:val="24"/>
                  <w:szCs w:val="24"/>
                </w:rPr>
                <w:t>P</w:t>
              </w:r>
            </w:moveTo>
          </w:p>
        </w:tc>
      </w:tr>
      <w:tr w:rsidR="007B6816" w:rsidRPr="00265662" w14:paraId="583C81E1" w14:textId="77777777" w:rsidTr="002E2162">
        <w:trPr>
          <w:trHeight w:val="620"/>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moveTo w:id="720" w:author="Syuan-Jyun Sun" w:date="2024-05-24T15:31:00Z"/>
                <w:rFonts w:cs="Arial"/>
                <w:sz w:val="24"/>
                <w:szCs w:val="24"/>
              </w:rPr>
            </w:pPr>
          </w:p>
        </w:tc>
        <w:tc>
          <w:tcPr>
            <w:tcW w:w="946"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moveTo w:id="721" w:author="Syuan-Jyun Sun" w:date="2024-05-24T15:31:00Z"/>
                <w:rFonts w:cs="Arial"/>
                <w:i/>
                <w:iCs/>
                <w:sz w:val="24"/>
                <w:szCs w:val="24"/>
              </w:rPr>
            </w:pPr>
          </w:p>
        </w:tc>
        <w:tc>
          <w:tcPr>
            <w:tcW w:w="1769"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moveTo w:id="722" w:author="Syuan-Jyun Sun" w:date="2024-05-24T15:31:00Z"/>
                <w:rFonts w:cs="Arial"/>
                <w:sz w:val="22"/>
                <w:szCs w:val="22"/>
              </w:rPr>
            </w:pPr>
            <w:moveTo w:id="723" w:author="Syuan-Jyun Sun" w:date="2024-05-24T15:31:00Z">
              <w:r w:rsidRPr="00265662">
                <w:rPr>
                  <w:rFonts w:cs="Arial"/>
                  <w:sz w:val="22"/>
                  <w:szCs w:val="22"/>
                </w:rPr>
                <w:t>Carcass weight</w:t>
              </w:r>
            </w:moveTo>
          </w:p>
        </w:tc>
        <w:tc>
          <w:tcPr>
            <w:tcW w:w="1769"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moveTo w:id="724" w:author="Syuan-Jyun Sun" w:date="2024-05-24T15:31:00Z"/>
                <w:rFonts w:cs="Arial"/>
                <w:sz w:val="22"/>
                <w:szCs w:val="22"/>
              </w:rPr>
            </w:pPr>
            <w:moveTo w:id="725" w:author="Syuan-Jyun Sun" w:date="2024-05-24T15:31:00Z">
              <w:r w:rsidRPr="00265662">
                <w:rPr>
                  <w:rFonts w:cs="Arial"/>
                  <w:sz w:val="22"/>
                  <w:szCs w:val="22"/>
                </w:rPr>
                <w:t>Carcass source</w:t>
              </w:r>
            </w:moveTo>
          </w:p>
        </w:tc>
        <w:tc>
          <w:tcPr>
            <w:tcW w:w="1864"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moveTo w:id="726" w:author="Syuan-Jyun Sun" w:date="2024-05-24T15:31:00Z"/>
                <w:rFonts w:cs="Arial"/>
                <w:sz w:val="22"/>
                <w:szCs w:val="22"/>
              </w:rPr>
            </w:pPr>
            <w:moveTo w:id="727" w:author="Syuan-Jyun Sun" w:date="2024-05-24T15:31:00Z">
              <w:r w:rsidRPr="00265662">
                <w:rPr>
                  <w:rFonts w:cs="Arial"/>
                  <w:sz w:val="22"/>
                  <w:szCs w:val="22"/>
                </w:rPr>
                <w:t>Weight × Source</w:t>
              </w:r>
            </w:moveTo>
          </w:p>
        </w:tc>
      </w:tr>
      <w:tr w:rsidR="007B6816" w:rsidRPr="00265662" w14:paraId="7CA160CA" w14:textId="77777777" w:rsidTr="002E2162">
        <w:trPr>
          <w:trHeight w:val="716"/>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moveTo w:id="728" w:author="Syuan-Jyun Sun" w:date="2024-05-24T15:31:00Z"/>
                <w:rFonts w:cs="Arial"/>
                <w:sz w:val="24"/>
                <w:szCs w:val="24"/>
              </w:rPr>
            </w:pPr>
            <w:moveTo w:id="729" w:author="Syuan-Jyun Sun" w:date="2024-05-24T15:31:00Z">
              <w:r w:rsidRPr="00265662">
                <w:rPr>
                  <w:rFonts w:cs="Arial"/>
                  <w:sz w:val="24"/>
                  <w:szCs w:val="24"/>
                </w:rPr>
                <w:t>Clutch size</w:t>
              </w:r>
            </w:moveTo>
          </w:p>
        </w:tc>
        <w:tc>
          <w:tcPr>
            <w:tcW w:w="946" w:type="dxa"/>
            <w:tcBorders>
              <w:top w:val="single" w:sz="4" w:space="0" w:color="auto"/>
            </w:tcBorders>
            <w:vAlign w:val="center"/>
          </w:tcPr>
          <w:p w14:paraId="17AAE5EC" w14:textId="77777777" w:rsidR="007B6816" w:rsidRPr="00265662" w:rsidRDefault="007B6816" w:rsidP="002E2162">
            <w:pPr>
              <w:spacing w:after="0" w:line="240" w:lineRule="auto"/>
              <w:jc w:val="center"/>
              <w:rPr>
                <w:moveTo w:id="730" w:author="Syuan-Jyun Sun" w:date="2024-05-24T15:31:00Z"/>
                <w:rFonts w:cs="Arial"/>
                <w:sz w:val="24"/>
                <w:szCs w:val="24"/>
              </w:rPr>
            </w:pPr>
            <w:moveTo w:id="731" w:author="Syuan-Jyun Sun" w:date="2024-05-24T15:31:00Z">
              <w:r w:rsidRPr="00265662">
                <w:rPr>
                  <w:rFonts w:cs="Arial"/>
                  <w:sz w:val="24"/>
                  <w:szCs w:val="24"/>
                </w:rPr>
                <w:t>210</w:t>
              </w:r>
              <w:r w:rsidRPr="00265662">
                <w:rPr>
                  <w:rFonts w:cs="Arial"/>
                  <w:sz w:val="24"/>
                  <w:szCs w:val="24"/>
                  <w:vertAlign w:val="superscript"/>
                </w:rPr>
                <w:t>a</w:t>
              </w:r>
            </w:moveTo>
          </w:p>
        </w:tc>
        <w:tc>
          <w:tcPr>
            <w:tcW w:w="1769" w:type="dxa"/>
            <w:tcBorders>
              <w:top w:val="single" w:sz="4" w:space="0" w:color="auto"/>
            </w:tcBorders>
            <w:vAlign w:val="center"/>
          </w:tcPr>
          <w:p w14:paraId="124345F6" w14:textId="77777777" w:rsidR="007B6816" w:rsidRPr="00265662" w:rsidRDefault="007B6816" w:rsidP="002E2162">
            <w:pPr>
              <w:spacing w:after="0" w:line="240" w:lineRule="auto"/>
              <w:jc w:val="center"/>
              <w:rPr>
                <w:moveTo w:id="732" w:author="Syuan-Jyun Sun" w:date="2024-05-24T15:31:00Z"/>
                <w:rFonts w:cs="Arial"/>
                <w:sz w:val="24"/>
                <w:szCs w:val="24"/>
              </w:rPr>
            </w:pPr>
            <w:moveTo w:id="733" w:author="Syuan-Jyun Sun" w:date="2024-05-24T15:31:00Z">
              <w:r w:rsidRPr="00265662">
                <w:rPr>
                  <w:rFonts w:cs="Arial"/>
                  <w:sz w:val="24"/>
                  <w:szCs w:val="24"/>
                </w:rPr>
                <w:t>&lt; 0.001</w:t>
              </w:r>
            </w:moveTo>
          </w:p>
        </w:tc>
        <w:tc>
          <w:tcPr>
            <w:tcW w:w="1769" w:type="dxa"/>
            <w:tcBorders>
              <w:top w:val="single" w:sz="4" w:space="0" w:color="auto"/>
            </w:tcBorders>
            <w:vAlign w:val="center"/>
          </w:tcPr>
          <w:p w14:paraId="39DF9CD3" w14:textId="77777777" w:rsidR="007B6816" w:rsidRPr="00265662" w:rsidRDefault="007B6816" w:rsidP="002E2162">
            <w:pPr>
              <w:spacing w:after="0" w:line="240" w:lineRule="auto"/>
              <w:jc w:val="center"/>
              <w:rPr>
                <w:moveTo w:id="734" w:author="Syuan-Jyun Sun" w:date="2024-05-24T15:31:00Z"/>
                <w:rFonts w:cs="Arial"/>
                <w:sz w:val="24"/>
                <w:szCs w:val="24"/>
              </w:rPr>
            </w:pPr>
            <w:moveTo w:id="735" w:author="Syuan-Jyun Sun" w:date="2024-05-24T15:31:00Z">
              <w:r w:rsidRPr="00265662">
                <w:rPr>
                  <w:rFonts w:cs="Arial"/>
                  <w:sz w:val="24"/>
                  <w:szCs w:val="24"/>
                </w:rPr>
                <w:t>0.39</w:t>
              </w:r>
            </w:moveTo>
          </w:p>
        </w:tc>
        <w:tc>
          <w:tcPr>
            <w:tcW w:w="1864" w:type="dxa"/>
            <w:tcBorders>
              <w:top w:val="single" w:sz="4" w:space="0" w:color="auto"/>
            </w:tcBorders>
            <w:vAlign w:val="center"/>
          </w:tcPr>
          <w:p w14:paraId="529015CE" w14:textId="77777777" w:rsidR="007B6816" w:rsidRPr="00265662" w:rsidRDefault="007B6816" w:rsidP="002E2162">
            <w:pPr>
              <w:spacing w:after="0" w:line="240" w:lineRule="auto"/>
              <w:jc w:val="center"/>
              <w:rPr>
                <w:moveTo w:id="736" w:author="Syuan-Jyun Sun" w:date="2024-05-24T15:31:00Z"/>
                <w:rFonts w:cs="Arial"/>
                <w:sz w:val="24"/>
                <w:szCs w:val="24"/>
              </w:rPr>
            </w:pPr>
            <w:moveTo w:id="737" w:author="Syuan-Jyun Sun" w:date="2024-05-24T15:31:00Z">
              <w:r w:rsidRPr="00265662">
                <w:rPr>
                  <w:rFonts w:cs="Arial"/>
                  <w:sz w:val="24"/>
                  <w:szCs w:val="24"/>
                </w:rPr>
                <w:t>0.24</w:t>
              </w:r>
            </w:moveTo>
          </w:p>
        </w:tc>
      </w:tr>
      <w:tr w:rsidR="007B6816" w:rsidRPr="00265662" w14:paraId="16A68056" w14:textId="77777777" w:rsidTr="002E2162">
        <w:trPr>
          <w:trHeight w:val="716"/>
        </w:trPr>
        <w:tc>
          <w:tcPr>
            <w:tcW w:w="2700" w:type="dxa"/>
            <w:vAlign w:val="center"/>
          </w:tcPr>
          <w:p w14:paraId="560B273C" w14:textId="77777777" w:rsidR="007B6816" w:rsidRPr="00265662" w:rsidRDefault="007B6816" w:rsidP="002E2162">
            <w:pPr>
              <w:spacing w:after="0" w:line="240" w:lineRule="auto"/>
              <w:jc w:val="center"/>
              <w:rPr>
                <w:moveTo w:id="738" w:author="Syuan-Jyun Sun" w:date="2024-05-24T15:31:00Z"/>
                <w:rFonts w:cs="Arial"/>
                <w:sz w:val="24"/>
                <w:szCs w:val="24"/>
              </w:rPr>
            </w:pPr>
            <w:moveTo w:id="739" w:author="Syuan-Jyun Sun" w:date="2024-05-24T15:31:00Z">
              <w:r w:rsidRPr="00265662">
                <w:rPr>
                  <w:rFonts w:cs="Arial"/>
                  <w:sz w:val="24"/>
                  <w:szCs w:val="24"/>
                </w:rPr>
                <w:t>Hatching success</w:t>
              </w:r>
            </w:moveTo>
          </w:p>
        </w:tc>
        <w:tc>
          <w:tcPr>
            <w:tcW w:w="946" w:type="dxa"/>
            <w:vAlign w:val="center"/>
          </w:tcPr>
          <w:p w14:paraId="04ECFA66" w14:textId="77777777" w:rsidR="007B6816" w:rsidRPr="00265662" w:rsidRDefault="007B6816" w:rsidP="002E2162">
            <w:pPr>
              <w:spacing w:after="0" w:line="240" w:lineRule="auto"/>
              <w:jc w:val="center"/>
              <w:rPr>
                <w:moveTo w:id="740" w:author="Syuan-Jyun Sun" w:date="2024-05-24T15:31:00Z"/>
                <w:rFonts w:cs="Arial"/>
                <w:sz w:val="24"/>
                <w:szCs w:val="24"/>
              </w:rPr>
            </w:pPr>
            <w:moveTo w:id="741" w:author="Syuan-Jyun Sun" w:date="2024-05-24T15:31:00Z">
              <w:r w:rsidRPr="00265662">
                <w:rPr>
                  <w:rFonts w:cs="Arial"/>
                  <w:sz w:val="24"/>
                  <w:szCs w:val="24"/>
                </w:rPr>
                <w:t>176</w:t>
              </w:r>
              <w:r w:rsidRPr="00265662">
                <w:rPr>
                  <w:rFonts w:cs="Arial"/>
                  <w:sz w:val="24"/>
                  <w:szCs w:val="24"/>
                  <w:vertAlign w:val="superscript"/>
                </w:rPr>
                <w:t>b</w:t>
              </w:r>
            </w:moveTo>
          </w:p>
        </w:tc>
        <w:tc>
          <w:tcPr>
            <w:tcW w:w="1769" w:type="dxa"/>
            <w:vAlign w:val="center"/>
          </w:tcPr>
          <w:p w14:paraId="124EC71E" w14:textId="77777777" w:rsidR="007B6816" w:rsidRPr="00265662" w:rsidRDefault="007B6816" w:rsidP="002E2162">
            <w:pPr>
              <w:spacing w:after="0" w:line="240" w:lineRule="auto"/>
              <w:jc w:val="center"/>
              <w:rPr>
                <w:moveTo w:id="742" w:author="Syuan-Jyun Sun" w:date="2024-05-24T15:31:00Z"/>
                <w:rFonts w:cs="Arial"/>
                <w:sz w:val="24"/>
                <w:szCs w:val="24"/>
              </w:rPr>
            </w:pPr>
            <w:moveTo w:id="743" w:author="Syuan-Jyun Sun" w:date="2024-05-24T15:31:00Z">
              <w:r w:rsidRPr="00265662">
                <w:rPr>
                  <w:rFonts w:cs="Arial"/>
                  <w:sz w:val="24"/>
                  <w:szCs w:val="24"/>
                </w:rPr>
                <w:t>&lt; 0.001</w:t>
              </w:r>
            </w:moveTo>
          </w:p>
        </w:tc>
        <w:tc>
          <w:tcPr>
            <w:tcW w:w="1769" w:type="dxa"/>
            <w:vAlign w:val="center"/>
          </w:tcPr>
          <w:p w14:paraId="733975E1" w14:textId="77777777" w:rsidR="007B6816" w:rsidRPr="00265662" w:rsidRDefault="007B6816" w:rsidP="002E2162">
            <w:pPr>
              <w:spacing w:after="0" w:line="240" w:lineRule="auto"/>
              <w:jc w:val="center"/>
              <w:rPr>
                <w:moveTo w:id="744" w:author="Syuan-Jyun Sun" w:date="2024-05-24T15:31:00Z"/>
                <w:rFonts w:cs="Arial"/>
                <w:sz w:val="24"/>
                <w:szCs w:val="24"/>
              </w:rPr>
            </w:pPr>
            <w:moveTo w:id="745" w:author="Syuan-Jyun Sun" w:date="2024-05-24T15:31:00Z">
              <w:r w:rsidRPr="00265662">
                <w:rPr>
                  <w:rFonts w:cs="Arial"/>
                  <w:sz w:val="24"/>
                  <w:szCs w:val="24"/>
                </w:rPr>
                <w:t>0.37</w:t>
              </w:r>
            </w:moveTo>
          </w:p>
        </w:tc>
        <w:tc>
          <w:tcPr>
            <w:tcW w:w="1864" w:type="dxa"/>
            <w:vAlign w:val="center"/>
          </w:tcPr>
          <w:p w14:paraId="7E6C2A7A" w14:textId="77777777" w:rsidR="007B6816" w:rsidRPr="00265662" w:rsidRDefault="007B6816" w:rsidP="002E2162">
            <w:pPr>
              <w:spacing w:after="0" w:line="240" w:lineRule="auto"/>
              <w:jc w:val="center"/>
              <w:rPr>
                <w:moveTo w:id="746" w:author="Syuan-Jyun Sun" w:date="2024-05-24T15:31:00Z"/>
                <w:rFonts w:cs="Arial"/>
                <w:sz w:val="24"/>
                <w:szCs w:val="24"/>
              </w:rPr>
            </w:pPr>
            <w:moveTo w:id="747" w:author="Syuan-Jyun Sun" w:date="2024-05-24T15:31:00Z">
              <w:r w:rsidRPr="00265662">
                <w:rPr>
                  <w:rFonts w:cs="Arial"/>
                  <w:sz w:val="24"/>
                  <w:szCs w:val="24"/>
                </w:rPr>
                <w:t>0.88</w:t>
              </w:r>
            </w:moveTo>
          </w:p>
        </w:tc>
      </w:tr>
      <w:tr w:rsidR="007B6816" w:rsidRPr="00265662" w14:paraId="45E8071F" w14:textId="77777777" w:rsidTr="002E2162">
        <w:trPr>
          <w:trHeight w:val="716"/>
        </w:trPr>
        <w:tc>
          <w:tcPr>
            <w:tcW w:w="2700" w:type="dxa"/>
            <w:vAlign w:val="center"/>
          </w:tcPr>
          <w:p w14:paraId="0C961A05" w14:textId="77777777" w:rsidR="007B6816" w:rsidRPr="00265662" w:rsidRDefault="007B6816" w:rsidP="002E2162">
            <w:pPr>
              <w:spacing w:after="0" w:line="240" w:lineRule="auto"/>
              <w:jc w:val="center"/>
              <w:rPr>
                <w:moveTo w:id="748" w:author="Syuan-Jyun Sun" w:date="2024-05-24T15:31:00Z"/>
                <w:rFonts w:cs="Arial"/>
                <w:sz w:val="24"/>
                <w:szCs w:val="24"/>
              </w:rPr>
            </w:pPr>
            <w:moveTo w:id="749" w:author="Syuan-Jyun Sun" w:date="2024-05-24T15:31:00Z">
              <w:r w:rsidRPr="00265662">
                <w:rPr>
                  <w:rFonts w:cs="Arial"/>
                  <w:sz w:val="24"/>
                  <w:szCs w:val="24"/>
                </w:rPr>
                <w:t>Brood size</w:t>
              </w:r>
            </w:moveTo>
          </w:p>
        </w:tc>
        <w:tc>
          <w:tcPr>
            <w:tcW w:w="946" w:type="dxa"/>
            <w:vAlign w:val="center"/>
          </w:tcPr>
          <w:p w14:paraId="7570DCD3" w14:textId="77777777" w:rsidR="007B6816" w:rsidRPr="00265662" w:rsidRDefault="007B6816" w:rsidP="002E2162">
            <w:pPr>
              <w:spacing w:after="0" w:line="240" w:lineRule="auto"/>
              <w:jc w:val="center"/>
              <w:rPr>
                <w:moveTo w:id="750" w:author="Syuan-Jyun Sun" w:date="2024-05-24T15:31:00Z"/>
                <w:rFonts w:cs="Arial"/>
                <w:sz w:val="24"/>
                <w:szCs w:val="24"/>
              </w:rPr>
            </w:pPr>
            <w:moveTo w:id="751" w:author="Syuan-Jyun Sun" w:date="2024-05-24T15:31:00Z">
              <w:r w:rsidRPr="00265662">
                <w:rPr>
                  <w:rFonts w:cs="Arial"/>
                  <w:sz w:val="24"/>
                  <w:szCs w:val="24"/>
                </w:rPr>
                <w:t>238</w:t>
              </w:r>
            </w:moveTo>
          </w:p>
        </w:tc>
        <w:tc>
          <w:tcPr>
            <w:tcW w:w="1769" w:type="dxa"/>
            <w:vAlign w:val="center"/>
          </w:tcPr>
          <w:p w14:paraId="05D46E89" w14:textId="77777777" w:rsidR="007B6816" w:rsidRPr="00265662" w:rsidRDefault="007B6816" w:rsidP="002E2162">
            <w:pPr>
              <w:spacing w:after="0" w:line="240" w:lineRule="auto"/>
              <w:jc w:val="center"/>
              <w:rPr>
                <w:moveTo w:id="752" w:author="Syuan-Jyun Sun" w:date="2024-05-24T15:31:00Z"/>
                <w:rFonts w:cs="Arial"/>
                <w:sz w:val="24"/>
                <w:szCs w:val="24"/>
              </w:rPr>
            </w:pPr>
            <w:moveTo w:id="753" w:author="Syuan-Jyun Sun" w:date="2024-05-24T15:31:00Z">
              <w:r w:rsidRPr="00265662">
                <w:rPr>
                  <w:rFonts w:cs="Arial"/>
                  <w:sz w:val="24"/>
                  <w:szCs w:val="24"/>
                </w:rPr>
                <w:t>&lt; 0.001</w:t>
              </w:r>
            </w:moveTo>
          </w:p>
        </w:tc>
        <w:tc>
          <w:tcPr>
            <w:tcW w:w="1769" w:type="dxa"/>
            <w:vAlign w:val="center"/>
          </w:tcPr>
          <w:p w14:paraId="41A13631" w14:textId="77777777" w:rsidR="007B6816" w:rsidRPr="00265662" w:rsidRDefault="007B6816" w:rsidP="002E2162">
            <w:pPr>
              <w:spacing w:after="0" w:line="240" w:lineRule="auto"/>
              <w:jc w:val="center"/>
              <w:rPr>
                <w:moveTo w:id="754" w:author="Syuan-Jyun Sun" w:date="2024-05-24T15:31:00Z"/>
                <w:rFonts w:cs="Arial"/>
                <w:sz w:val="24"/>
                <w:szCs w:val="24"/>
              </w:rPr>
            </w:pPr>
            <w:moveTo w:id="755" w:author="Syuan-Jyun Sun" w:date="2024-05-24T15:31:00Z">
              <w:r w:rsidRPr="00265662">
                <w:rPr>
                  <w:rFonts w:cs="Arial"/>
                  <w:sz w:val="24"/>
                  <w:szCs w:val="24"/>
                </w:rPr>
                <w:t>0.93</w:t>
              </w:r>
            </w:moveTo>
          </w:p>
        </w:tc>
        <w:tc>
          <w:tcPr>
            <w:tcW w:w="1864" w:type="dxa"/>
            <w:vAlign w:val="center"/>
          </w:tcPr>
          <w:p w14:paraId="60A8C705" w14:textId="77777777" w:rsidR="007B6816" w:rsidRPr="00265662" w:rsidRDefault="007B6816" w:rsidP="002E2162">
            <w:pPr>
              <w:spacing w:after="0" w:line="240" w:lineRule="auto"/>
              <w:jc w:val="center"/>
              <w:rPr>
                <w:moveTo w:id="756" w:author="Syuan-Jyun Sun" w:date="2024-05-24T15:31:00Z"/>
                <w:rFonts w:cs="Arial"/>
                <w:sz w:val="24"/>
                <w:szCs w:val="24"/>
              </w:rPr>
            </w:pPr>
            <w:moveTo w:id="757" w:author="Syuan-Jyun Sun" w:date="2024-05-24T15:31:00Z">
              <w:r w:rsidRPr="00265662">
                <w:rPr>
                  <w:rFonts w:cs="Arial"/>
                  <w:sz w:val="24"/>
                  <w:szCs w:val="24"/>
                </w:rPr>
                <w:t>0.17</w:t>
              </w:r>
            </w:moveTo>
          </w:p>
        </w:tc>
      </w:tr>
      <w:tr w:rsidR="007B6816" w:rsidRPr="00265662" w14:paraId="2F64DDCC" w14:textId="77777777" w:rsidTr="002E2162">
        <w:trPr>
          <w:trHeight w:val="716"/>
        </w:trPr>
        <w:tc>
          <w:tcPr>
            <w:tcW w:w="2700" w:type="dxa"/>
            <w:vAlign w:val="center"/>
          </w:tcPr>
          <w:p w14:paraId="71661736" w14:textId="77777777" w:rsidR="007B6816" w:rsidRPr="00265662" w:rsidRDefault="007B6816" w:rsidP="002E2162">
            <w:pPr>
              <w:spacing w:after="0" w:line="240" w:lineRule="auto"/>
              <w:jc w:val="center"/>
              <w:rPr>
                <w:moveTo w:id="758" w:author="Syuan-Jyun Sun" w:date="2024-05-24T15:31:00Z"/>
                <w:rFonts w:cs="Arial"/>
                <w:sz w:val="24"/>
                <w:szCs w:val="24"/>
              </w:rPr>
            </w:pPr>
            <w:moveTo w:id="759" w:author="Syuan-Jyun Sun" w:date="2024-05-24T15:31:00Z">
              <w:r w:rsidRPr="00265662">
                <w:rPr>
                  <w:rFonts w:cs="Arial"/>
                  <w:sz w:val="24"/>
                  <w:szCs w:val="24"/>
                </w:rPr>
                <w:t>Brood mass</w:t>
              </w:r>
            </w:moveTo>
          </w:p>
        </w:tc>
        <w:tc>
          <w:tcPr>
            <w:tcW w:w="946" w:type="dxa"/>
            <w:vAlign w:val="center"/>
          </w:tcPr>
          <w:p w14:paraId="7495627B" w14:textId="77777777" w:rsidR="007B6816" w:rsidRPr="00265662" w:rsidRDefault="007B6816" w:rsidP="002E2162">
            <w:pPr>
              <w:spacing w:after="0" w:line="240" w:lineRule="auto"/>
              <w:jc w:val="center"/>
              <w:rPr>
                <w:moveTo w:id="760" w:author="Syuan-Jyun Sun" w:date="2024-05-24T15:31:00Z"/>
                <w:rFonts w:cs="Arial"/>
                <w:sz w:val="24"/>
                <w:szCs w:val="24"/>
              </w:rPr>
            </w:pPr>
            <w:moveTo w:id="761" w:author="Syuan-Jyun Sun" w:date="2024-05-24T15:31:00Z">
              <w:r w:rsidRPr="00265662">
                <w:rPr>
                  <w:rFonts w:cs="Arial"/>
                  <w:sz w:val="24"/>
                  <w:szCs w:val="24"/>
                </w:rPr>
                <w:t>129</w:t>
              </w:r>
              <w:r w:rsidRPr="00265662">
                <w:rPr>
                  <w:rFonts w:cs="Arial"/>
                  <w:sz w:val="24"/>
                  <w:szCs w:val="24"/>
                  <w:vertAlign w:val="superscript"/>
                </w:rPr>
                <w:t>c</w:t>
              </w:r>
            </w:moveTo>
          </w:p>
        </w:tc>
        <w:tc>
          <w:tcPr>
            <w:tcW w:w="1769" w:type="dxa"/>
            <w:vAlign w:val="center"/>
          </w:tcPr>
          <w:p w14:paraId="21F0103B" w14:textId="77777777" w:rsidR="007B6816" w:rsidRPr="00265662" w:rsidRDefault="007B6816" w:rsidP="002E2162">
            <w:pPr>
              <w:spacing w:after="0" w:line="240" w:lineRule="auto"/>
              <w:jc w:val="center"/>
              <w:rPr>
                <w:moveTo w:id="762" w:author="Syuan-Jyun Sun" w:date="2024-05-24T15:31:00Z"/>
                <w:rFonts w:cs="Arial"/>
                <w:sz w:val="24"/>
                <w:szCs w:val="24"/>
              </w:rPr>
            </w:pPr>
            <w:moveTo w:id="763" w:author="Syuan-Jyun Sun" w:date="2024-05-24T15:31:00Z">
              <w:r w:rsidRPr="00265662">
                <w:rPr>
                  <w:rFonts w:cs="Arial"/>
                  <w:sz w:val="24"/>
                  <w:szCs w:val="24"/>
                </w:rPr>
                <w:t>&lt; 0.001</w:t>
              </w:r>
            </w:moveTo>
          </w:p>
        </w:tc>
        <w:tc>
          <w:tcPr>
            <w:tcW w:w="1769" w:type="dxa"/>
            <w:vAlign w:val="center"/>
          </w:tcPr>
          <w:p w14:paraId="11AB718A" w14:textId="77777777" w:rsidR="007B6816" w:rsidRPr="00265662" w:rsidRDefault="007B6816" w:rsidP="002E2162">
            <w:pPr>
              <w:spacing w:after="0" w:line="240" w:lineRule="auto"/>
              <w:jc w:val="center"/>
              <w:rPr>
                <w:moveTo w:id="764" w:author="Syuan-Jyun Sun" w:date="2024-05-24T15:31:00Z"/>
                <w:rFonts w:cs="Arial"/>
                <w:sz w:val="24"/>
                <w:szCs w:val="24"/>
              </w:rPr>
            </w:pPr>
            <w:moveTo w:id="765" w:author="Syuan-Jyun Sun" w:date="2024-05-24T15:31:00Z">
              <w:r w:rsidRPr="00265662">
                <w:rPr>
                  <w:rFonts w:cs="Arial"/>
                  <w:sz w:val="24"/>
                  <w:szCs w:val="24"/>
                </w:rPr>
                <w:t>0.99</w:t>
              </w:r>
            </w:moveTo>
          </w:p>
        </w:tc>
        <w:tc>
          <w:tcPr>
            <w:tcW w:w="1864" w:type="dxa"/>
            <w:vAlign w:val="center"/>
          </w:tcPr>
          <w:p w14:paraId="792F8742" w14:textId="77777777" w:rsidR="007B6816" w:rsidRPr="00265662" w:rsidRDefault="007B6816" w:rsidP="002E2162">
            <w:pPr>
              <w:spacing w:after="0" w:line="240" w:lineRule="auto"/>
              <w:jc w:val="center"/>
              <w:rPr>
                <w:moveTo w:id="766" w:author="Syuan-Jyun Sun" w:date="2024-05-24T15:31:00Z"/>
                <w:rFonts w:cs="Arial"/>
                <w:sz w:val="24"/>
                <w:szCs w:val="24"/>
              </w:rPr>
            </w:pPr>
            <w:moveTo w:id="767" w:author="Syuan-Jyun Sun" w:date="2024-05-24T15:31:00Z">
              <w:r w:rsidRPr="00265662">
                <w:rPr>
                  <w:rFonts w:cs="Arial"/>
                  <w:sz w:val="24"/>
                  <w:szCs w:val="24"/>
                </w:rPr>
                <w:t>0.004</w:t>
              </w:r>
            </w:moveTo>
          </w:p>
        </w:tc>
      </w:tr>
      <w:tr w:rsidR="007B6816" w:rsidRPr="00265662" w14:paraId="65C84CB3" w14:textId="77777777" w:rsidTr="002E2162">
        <w:trPr>
          <w:trHeight w:val="716"/>
        </w:trPr>
        <w:tc>
          <w:tcPr>
            <w:tcW w:w="2700" w:type="dxa"/>
            <w:vAlign w:val="center"/>
          </w:tcPr>
          <w:p w14:paraId="4B9DA776" w14:textId="77777777" w:rsidR="007B6816" w:rsidRPr="00265662" w:rsidRDefault="007B6816" w:rsidP="002E2162">
            <w:pPr>
              <w:spacing w:after="0" w:line="240" w:lineRule="auto"/>
              <w:jc w:val="center"/>
              <w:rPr>
                <w:moveTo w:id="768" w:author="Syuan-Jyun Sun" w:date="2024-05-24T15:31:00Z"/>
                <w:rFonts w:cs="Arial"/>
                <w:sz w:val="24"/>
                <w:szCs w:val="24"/>
              </w:rPr>
            </w:pPr>
            <w:moveTo w:id="769" w:author="Syuan-Jyun Sun" w:date="2024-05-24T15:31:00Z">
              <w:r w:rsidRPr="00265662">
                <w:rPr>
                  <w:rFonts w:cs="Arial"/>
                  <w:sz w:val="24"/>
                  <w:szCs w:val="24"/>
                </w:rPr>
                <w:t>Carcass use efficiency</w:t>
              </w:r>
            </w:moveTo>
          </w:p>
        </w:tc>
        <w:tc>
          <w:tcPr>
            <w:tcW w:w="946" w:type="dxa"/>
            <w:vAlign w:val="center"/>
          </w:tcPr>
          <w:p w14:paraId="7A2E373A" w14:textId="77777777" w:rsidR="007B6816" w:rsidRPr="00265662" w:rsidRDefault="007B6816" w:rsidP="002E2162">
            <w:pPr>
              <w:spacing w:after="0" w:line="240" w:lineRule="auto"/>
              <w:jc w:val="center"/>
              <w:rPr>
                <w:moveTo w:id="770" w:author="Syuan-Jyun Sun" w:date="2024-05-24T15:31:00Z"/>
                <w:rFonts w:cs="Arial"/>
                <w:sz w:val="24"/>
                <w:szCs w:val="24"/>
              </w:rPr>
            </w:pPr>
            <w:moveTo w:id="771" w:author="Syuan-Jyun Sun" w:date="2024-05-24T15:31:00Z">
              <w:r w:rsidRPr="00265662">
                <w:rPr>
                  <w:rFonts w:cs="Arial"/>
                  <w:sz w:val="24"/>
                  <w:szCs w:val="24"/>
                </w:rPr>
                <w:t>95</w:t>
              </w:r>
              <w:r w:rsidRPr="00265662">
                <w:rPr>
                  <w:rFonts w:cs="Arial"/>
                  <w:sz w:val="24"/>
                  <w:szCs w:val="24"/>
                  <w:vertAlign w:val="superscript"/>
                </w:rPr>
                <w:t>d</w:t>
              </w:r>
            </w:moveTo>
          </w:p>
        </w:tc>
        <w:tc>
          <w:tcPr>
            <w:tcW w:w="1769" w:type="dxa"/>
            <w:vAlign w:val="center"/>
          </w:tcPr>
          <w:p w14:paraId="5A099259" w14:textId="77777777" w:rsidR="007B6816" w:rsidRPr="00265662" w:rsidRDefault="007B6816" w:rsidP="002E2162">
            <w:pPr>
              <w:spacing w:after="0" w:line="240" w:lineRule="auto"/>
              <w:jc w:val="center"/>
              <w:rPr>
                <w:moveTo w:id="772" w:author="Syuan-Jyun Sun" w:date="2024-05-24T15:31:00Z"/>
                <w:rFonts w:cs="Arial"/>
                <w:sz w:val="24"/>
                <w:szCs w:val="24"/>
              </w:rPr>
            </w:pPr>
            <w:moveTo w:id="773" w:author="Syuan-Jyun Sun" w:date="2024-05-24T15:31:00Z">
              <w:r w:rsidRPr="00265662">
                <w:rPr>
                  <w:rFonts w:cs="Arial"/>
                  <w:sz w:val="24"/>
                  <w:szCs w:val="24"/>
                </w:rPr>
                <w:t>&lt; 0.001</w:t>
              </w:r>
            </w:moveTo>
          </w:p>
        </w:tc>
        <w:tc>
          <w:tcPr>
            <w:tcW w:w="1769" w:type="dxa"/>
            <w:vAlign w:val="center"/>
          </w:tcPr>
          <w:p w14:paraId="3C4037EC" w14:textId="77777777" w:rsidR="007B6816" w:rsidRPr="00265662" w:rsidRDefault="007B6816" w:rsidP="002E2162">
            <w:pPr>
              <w:spacing w:after="0" w:line="240" w:lineRule="auto"/>
              <w:jc w:val="center"/>
              <w:rPr>
                <w:moveTo w:id="774" w:author="Syuan-Jyun Sun" w:date="2024-05-24T15:31:00Z"/>
                <w:rFonts w:cs="Arial"/>
                <w:sz w:val="24"/>
                <w:szCs w:val="24"/>
              </w:rPr>
            </w:pPr>
            <w:moveTo w:id="775" w:author="Syuan-Jyun Sun" w:date="2024-05-24T15:31:00Z">
              <w:r w:rsidRPr="00265662">
                <w:rPr>
                  <w:rFonts w:cs="Arial"/>
                  <w:sz w:val="24"/>
                  <w:szCs w:val="24"/>
                </w:rPr>
                <w:t>0.96</w:t>
              </w:r>
            </w:moveTo>
          </w:p>
        </w:tc>
        <w:tc>
          <w:tcPr>
            <w:tcW w:w="1864" w:type="dxa"/>
            <w:vAlign w:val="center"/>
          </w:tcPr>
          <w:p w14:paraId="06AE3F8A" w14:textId="77777777" w:rsidR="007B6816" w:rsidRPr="00265662" w:rsidRDefault="007B6816" w:rsidP="002E2162">
            <w:pPr>
              <w:spacing w:after="0" w:line="240" w:lineRule="auto"/>
              <w:jc w:val="center"/>
              <w:rPr>
                <w:moveTo w:id="776" w:author="Syuan-Jyun Sun" w:date="2024-05-24T15:31:00Z"/>
                <w:rFonts w:cs="Arial"/>
                <w:sz w:val="24"/>
                <w:szCs w:val="24"/>
              </w:rPr>
            </w:pPr>
            <w:moveTo w:id="777" w:author="Syuan-Jyun Sun" w:date="2024-05-24T15:31:00Z">
              <w:r w:rsidRPr="00265662">
                <w:rPr>
                  <w:rFonts w:cs="Arial"/>
                  <w:sz w:val="24"/>
                  <w:szCs w:val="24"/>
                </w:rPr>
                <w:t>0.57</w:t>
              </w:r>
            </w:moveTo>
          </w:p>
        </w:tc>
      </w:tr>
    </w:tbl>
    <w:p w14:paraId="50335860" w14:textId="77777777" w:rsidR="007B6816" w:rsidRPr="00265662" w:rsidRDefault="007B6816" w:rsidP="007B6816">
      <w:pPr>
        <w:spacing w:before="100" w:after="0"/>
        <w:jc w:val="left"/>
        <w:rPr>
          <w:moveTo w:id="778" w:author="Syuan-Jyun Sun" w:date="2024-05-24T15:31:00Z"/>
          <w:rFonts w:cs="Arial"/>
          <w:sz w:val="20"/>
          <w:szCs w:val="20"/>
        </w:rPr>
      </w:pPr>
      <w:proofErr w:type="spellStart"/>
      <w:moveTo w:id="779" w:author="Syuan-Jyun Sun" w:date="2024-05-24T15:31:00Z">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s.</w:t>
        </w:r>
      </w:moveTo>
    </w:p>
    <w:p w14:paraId="5CD2438C" w14:textId="77777777" w:rsidR="007B6816" w:rsidRPr="00265662" w:rsidRDefault="007B6816" w:rsidP="007B6816">
      <w:pPr>
        <w:spacing w:before="100" w:after="0"/>
        <w:jc w:val="left"/>
        <w:rPr>
          <w:moveTo w:id="780" w:author="Syuan-Jyun Sun" w:date="2024-05-24T15:31:00Z"/>
          <w:rFonts w:cs="Arial"/>
          <w:sz w:val="20"/>
          <w:szCs w:val="20"/>
        </w:rPr>
      </w:pPr>
      <w:proofErr w:type="spellStart"/>
      <w:moveTo w:id="781" w:author="Syuan-Jyun Sun" w:date="2024-05-24T15:31:00Z">
        <w:r w:rsidRPr="00265662">
          <w:rPr>
            <w:rFonts w:cs="Arial"/>
            <w:sz w:val="20"/>
            <w:szCs w:val="20"/>
            <w:vertAlign w:val="superscript"/>
          </w:rPr>
          <w:t>b</w:t>
        </w:r>
        <w:r w:rsidRPr="00265662">
          <w:rPr>
            <w:rFonts w:cs="Arial"/>
            <w:sz w:val="20"/>
            <w:szCs w:val="20"/>
          </w:rPr>
          <w:t>Observations</w:t>
        </w:r>
        <w:proofErr w:type="spellEnd"/>
        <w:r w:rsidRPr="00265662">
          <w:rPr>
            <w:rFonts w:cs="Arial"/>
            <w:sz w:val="20"/>
            <w:szCs w:val="20"/>
          </w:rPr>
          <w:t xml:space="preserve"> with a zero clutch size were excluded from the analysis.</w:t>
        </w:r>
      </w:moveTo>
    </w:p>
    <w:p w14:paraId="0976488D" w14:textId="77777777" w:rsidR="007B6816" w:rsidRPr="00265662" w:rsidRDefault="007B6816" w:rsidP="007B6816">
      <w:pPr>
        <w:spacing w:before="100" w:after="0"/>
        <w:jc w:val="left"/>
        <w:rPr>
          <w:moveTo w:id="782" w:author="Syuan-Jyun Sun" w:date="2024-05-24T15:31:00Z"/>
          <w:rFonts w:cs="Arial"/>
          <w:sz w:val="20"/>
          <w:szCs w:val="20"/>
        </w:rPr>
      </w:pPr>
      <w:proofErr w:type="spellStart"/>
      <w:moveTo w:id="783" w:author="Syuan-Jyun Sun" w:date="2024-05-24T15:31:00Z">
        <w:r w:rsidRPr="00265662">
          <w:rPr>
            <w:rFonts w:cs="Arial"/>
            <w:sz w:val="20"/>
            <w:szCs w:val="20"/>
            <w:vertAlign w:val="superscript"/>
          </w:rPr>
          <w:t>c</w:t>
        </w:r>
        <w:r w:rsidRPr="00265662">
          <w:rPr>
            <w:rFonts w:cs="Arial"/>
            <w:sz w:val="20"/>
            <w:szCs w:val="20"/>
          </w:rPr>
          <w:t>Observations</w:t>
        </w:r>
        <w:proofErr w:type="spellEnd"/>
        <w:r w:rsidRPr="00265662">
          <w:rPr>
            <w:rFonts w:cs="Arial"/>
            <w:sz w:val="20"/>
            <w:szCs w:val="20"/>
          </w:rPr>
          <w:t xml:space="preserve"> with a zero brood size were excluded from the analysis.</w:t>
        </w:r>
      </w:moveTo>
    </w:p>
    <w:p w14:paraId="19C9F1E9" w14:textId="77777777" w:rsidR="007B6816" w:rsidRPr="00265662" w:rsidRDefault="007B6816" w:rsidP="007B6816">
      <w:pPr>
        <w:spacing w:before="100" w:after="0"/>
        <w:jc w:val="left"/>
        <w:rPr>
          <w:moveTo w:id="784" w:author="Syuan-Jyun Sun" w:date="2024-05-24T15:31:00Z"/>
          <w:rFonts w:cs="Arial"/>
          <w:sz w:val="20"/>
          <w:szCs w:val="20"/>
        </w:rPr>
      </w:pPr>
      <w:proofErr w:type="spellStart"/>
      <w:moveTo w:id="785" w:author="Syuan-Jyun Sun" w:date="2024-05-24T15:31:00Z">
        <w:r w:rsidRPr="00265662">
          <w:rPr>
            <w:rFonts w:cs="Arial"/>
            <w:sz w:val="20"/>
            <w:szCs w:val="20"/>
            <w:vertAlign w:val="superscript"/>
          </w:rPr>
          <w:t>d</w:t>
        </w:r>
        <w:r w:rsidRPr="00265662">
          <w:rPr>
            <w:rFonts w:cs="Arial"/>
            <w:sz w:val="20"/>
            <w:szCs w:val="20"/>
          </w:rPr>
          <w:t>Carcass</w:t>
        </w:r>
        <w:proofErr w:type="spellEnd"/>
        <w:r w:rsidRPr="00265662">
          <w:rPr>
            <w:rFonts w:cs="Arial"/>
            <w:sz w:val="20"/>
            <w:szCs w:val="20"/>
          </w:rPr>
          <w:t xml:space="preserve"> use was not measured in the first and second round of the breeding experiments. Observations with a zero brood size were excluded from the analysis.</w:t>
        </w:r>
      </w:moveTo>
    </w:p>
    <w:p w14:paraId="73524352" w14:textId="77777777" w:rsidR="007B6816" w:rsidRPr="00430F0F" w:rsidRDefault="007B6816" w:rsidP="007B6816">
      <w:pPr>
        <w:spacing w:before="100" w:after="0" w:line="480" w:lineRule="auto"/>
        <w:ind w:left="-86"/>
        <w:jc w:val="left"/>
        <w:rPr>
          <w:moveTo w:id="786" w:author="Syuan-Jyun Sun" w:date="2024-05-24T15:31:00Z"/>
          <w:rFonts w:cs="Arial"/>
          <w:color w:val="00B050"/>
          <w:sz w:val="24"/>
          <w:szCs w:val="24"/>
        </w:rPr>
      </w:pPr>
      <w:moveTo w:id="787" w:author="Syuan-Jyun Sun" w:date="2024-05-24T15:31:00Z">
        <w:r w:rsidRPr="00430F0F">
          <w:rPr>
            <w:rFonts w:cs="Arial"/>
            <w:color w:val="00B050"/>
            <w:sz w:val="24"/>
            <w:szCs w:val="24"/>
          </w:rPr>
          <w:t xml:space="preserve"> </w:t>
        </w:r>
        <w:r w:rsidRPr="00430F0F">
          <w:rPr>
            <w:rFonts w:cs="Arial"/>
            <w:color w:val="00B050"/>
            <w:sz w:val="24"/>
            <w:szCs w:val="24"/>
          </w:rPr>
          <w:br w:type="page"/>
        </w:r>
      </w:moveTo>
    </w:p>
    <w:moveToRangeEnd w:id="712"/>
    <w:p w14:paraId="6ABB743C" w14:textId="77777777" w:rsidR="00431F0A" w:rsidRPr="006D468F" w:rsidRDefault="00431F0A" w:rsidP="005109AE">
      <w:pPr>
        <w:spacing w:line="480" w:lineRule="auto"/>
        <w:rPr>
          <w:rFonts w:cs="Arial"/>
          <w:sz w:val="24"/>
          <w:szCs w:val="24"/>
        </w:rPr>
      </w:pPr>
    </w:p>
    <w:sectPr w:rsidR="00431F0A" w:rsidRPr="006D468F" w:rsidSect="00E278E1">
      <w:footerReference w:type="default" r:id="rId17"/>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Not sure if Ecol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4T23:48:00Z" w:initials="GH">
    <w:p w14:paraId="67372F96" w14:textId="77777777"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5" w:author="Gen-Chang Hsu" w:date="2024-05-20T21:14:00Z" w:initials="GH">
    <w:p w14:paraId="76252C5A" w14:textId="1170036A" w:rsidR="003C4102" w:rsidRDefault="003C4102" w:rsidP="003C4102">
      <w:pPr>
        <w:pStyle w:val="CommentText"/>
      </w:pPr>
      <w:r>
        <w:rPr>
          <w:rStyle w:val="CommentReference"/>
        </w:rPr>
        <w:annotationRef/>
      </w:r>
      <w:r>
        <w:t>Please fill in the values for those placeholders “XXs” in red. Also feel free to edit/change/add anything whenever appropriate!</w:t>
      </w:r>
    </w:p>
  </w:comment>
  <w:comment w:id="32" w:author="Syuan-Jyun Sun [2]" w:date="2024-05-23T15:55:00Z" w:initials="MOU">
    <w:p w14:paraId="1373F18E" w14:textId="3234BF1E" w:rsidR="000A31F2" w:rsidRDefault="000A31F2">
      <w:pPr>
        <w:pStyle w:val="CommentText"/>
      </w:pPr>
      <w:r>
        <w:rPr>
          <w:rStyle w:val="CommentReference"/>
        </w:rPr>
        <w:annotationRef/>
      </w:r>
      <w:r>
        <w:t>For all weighing, we used this balance, so I think we could just mention it here in the upfront?</w:t>
      </w:r>
    </w:p>
  </w:comment>
  <w:comment w:id="40" w:author="Syuan-Jyun Sun" w:date="2024-05-24T14:21:00Z" w:initials="SJS">
    <w:p w14:paraId="1C2EAFD3" w14:textId="358BDF18" w:rsidR="007D48BE" w:rsidRDefault="007D48BE">
      <w:pPr>
        <w:pStyle w:val="CommentText"/>
      </w:pPr>
      <w:r>
        <w:rPr>
          <w:rStyle w:val="CommentReference"/>
        </w:rPr>
        <w:annotationRef/>
      </w:r>
      <w:r>
        <w:t>Give number here. (if you have not provided yet, I might have missed it?)</w:t>
      </w:r>
    </w:p>
  </w:comment>
  <w:comment w:id="47" w:author="Syuan-Jyun Sun [2]" w:date="2024-05-23T15:19:00Z" w:initials="MOU">
    <w:p w14:paraId="3B179F28" w14:textId="1A52F746" w:rsidR="00D651D4" w:rsidRDefault="00D651D4">
      <w:pPr>
        <w:pStyle w:val="CommentText"/>
      </w:pPr>
      <w:r>
        <w:rPr>
          <w:rStyle w:val="CommentReference"/>
        </w:rPr>
        <w:annotationRef/>
      </w:r>
      <w:r>
        <w:t>Cite Sun et al. 2020 Evol Lett</w:t>
      </w:r>
    </w:p>
    <w:p w14:paraId="6E3A2C3B" w14:textId="58FAC28D" w:rsidR="00D651D4" w:rsidRDefault="00D651D4">
      <w:pPr>
        <w:pStyle w:val="CommentText"/>
      </w:pPr>
      <w:r w:rsidRPr="00D651D4">
        <w:t>https://onlinelibrary.wiley.com/doi/full/10.1002/evl3.176</w:t>
      </w:r>
    </w:p>
  </w:comment>
  <w:comment w:id="62" w:author="Gen-Chang Hsu" w:date="2024-05-20T21:11:00Z" w:initials="GH">
    <w:p w14:paraId="376708DD" w14:textId="3AC01053" w:rsidR="003C4102" w:rsidRDefault="003C4102" w:rsidP="003C4102">
      <w:pPr>
        <w:pStyle w:val="CommentText"/>
      </w:pPr>
      <w:r>
        <w:rPr>
          <w:rStyle w:val="CommentReference"/>
        </w:rPr>
        <w:annotationRef/>
      </w:r>
      <w:r>
        <w:t>You can add the methods for the nutritional analysis and feeding experiments here.</w:t>
      </w:r>
    </w:p>
  </w:comment>
  <w:comment w:id="72" w:author="Syuan-Jyun Sun [2]" w:date="2024-05-23T15:33:00Z" w:initials="MOU">
    <w:p w14:paraId="653D2DF8" w14:textId="77777777" w:rsidR="00790870" w:rsidRDefault="00790870" w:rsidP="00790870">
      <w:pPr>
        <w:pStyle w:val="CommentText"/>
      </w:pPr>
      <w:r>
        <w:rPr>
          <w:rStyle w:val="CommentReference"/>
        </w:rPr>
        <w:annotationRef/>
      </w:r>
      <w:r>
        <w:t>Cite Shareefi and Cotter 2019 Behavioural Ecology</w:t>
      </w:r>
    </w:p>
    <w:p w14:paraId="771963D3" w14:textId="77777777" w:rsidR="00790870" w:rsidRDefault="00790870" w:rsidP="00790870">
      <w:pPr>
        <w:pStyle w:val="CommentText"/>
      </w:pPr>
      <w:r w:rsidRPr="00B132E6">
        <w:t>https://academic.oup.com/beheco/article/30/1/256/5134070</w:t>
      </w:r>
    </w:p>
  </w:comment>
  <w:comment w:id="80" w:author="Syuan-Jyun Sun [2]" w:date="2024-05-23T15:33:00Z" w:initials="MOU">
    <w:p w14:paraId="76BCAB1F" w14:textId="31ACE58B" w:rsidR="00B132E6" w:rsidRDefault="00B132E6">
      <w:pPr>
        <w:pStyle w:val="CommentText"/>
      </w:pPr>
      <w:r>
        <w:rPr>
          <w:rStyle w:val="CommentReference"/>
        </w:rPr>
        <w:annotationRef/>
      </w:r>
      <w:r>
        <w:t>Cite Shareefi and Cotter 2019 Behavioural Ecology</w:t>
      </w:r>
    </w:p>
    <w:p w14:paraId="676782BB" w14:textId="0571B86C" w:rsidR="00B132E6" w:rsidRDefault="00B132E6">
      <w:pPr>
        <w:pStyle w:val="CommentText"/>
      </w:pPr>
      <w:r w:rsidRPr="00B132E6">
        <w:t>https://academic.oup.com/beheco/article/30/1/256/5134070</w:t>
      </w:r>
    </w:p>
  </w:comment>
  <w:comment w:id="157" w:author="Syuan-Jyun Sun [2]" w:date="2024-05-23T15:39:00Z" w:initials="MOU">
    <w:p w14:paraId="5545E5BE" w14:textId="77777777" w:rsidR="00CF3147" w:rsidRDefault="00CF3147" w:rsidP="00CF3147">
      <w:pPr>
        <w:autoSpaceDE w:val="0"/>
        <w:autoSpaceDN w:val="0"/>
        <w:ind w:hanging="640"/>
        <w:rPr>
          <w:rFonts w:eastAsia="Times New Roman"/>
        </w:rPr>
      </w:pPr>
      <w:r>
        <w:rPr>
          <w:rStyle w:val="CommentReference"/>
        </w:rPr>
        <w:annotationRef/>
      </w:r>
      <w:r>
        <w:t xml:space="preserve">cite </w:t>
      </w:r>
      <w:r>
        <w:rPr>
          <w:rFonts w:eastAsia="Times New Roman"/>
        </w:rPr>
        <w:t xml:space="preserve">Saini, R. K., Prasad, P., Shang, X. &amp; Keum, Y. S. Advances in lipid extraction methods—a review. </w:t>
      </w:r>
      <w:r>
        <w:rPr>
          <w:rFonts w:eastAsia="Times New Roman"/>
          <w:i/>
          <w:iCs/>
        </w:rPr>
        <w:t>Int J Mol Sci</w:t>
      </w:r>
      <w:r>
        <w:rPr>
          <w:rFonts w:eastAsia="Times New Roman"/>
        </w:rPr>
        <w:t xml:space="preserve"> </w:t>
      </w:r>
      <w:r>
        <w:rPr>
          <w:rFonts w:eastAsia="Times New Roman"/>
          <w:b/>
          <w:bCs/>
        </w:rPr>
        <w:t>22</w:t>
      </w:r>
      <w:r>
        <w:rPr>
          <w:rFonts w:eastAsia="Times New Roman"/>
        </w:rPr>
        <w:t>, 13643 (2021).</w:t>
      </w:r>
    </w:p>
    <w:p w14:paraId="1E179F6E" w14:textId="758B92C5" w:rsidR="00CF3147" w:rsidRDefault="00CF3147">
      <w:pPr>
        <w:pStyle w:val="CommentText"/>
      </w:pPr>
    </w:p>
  </w:comment>
  <w:comment w:id="230" w:author="Syuan-Jyun Sun" w:date="2024-05-24T15:56:00Z" w:initials="SJS">
    <w:p w14:paraId="11AB3C69" w14:textId="7D96106E" w:rsidR="000F2A25" w:rsidRDefault="000F2A25">
      <w:pPr>
        <w:pStyle w:val="CommentText"/>
      </w:pPr>
      <w:r>
        <w:rPr>
          <w:rStyle w:val="CommentReference"/>
        </w:rPr>
        <w:annotationRef/>
      </w:r>
      <w:r>
        <w:t>Is it clearer if we have subtitles for each section of analyses?</w:t>
      </w:r>
    </w:p>
  </w:comment>
  <w:comment w:id="234" w:author="Gen-Chang Hsu" w:date="2024-05-20T21:20:00Z" w:initials="GH">
    <w:p w14:paraId="5096D7FD" w14:textId="77777777" w:rsidR="0085568B" w:rsidRDefault="0085568B" w:rsidP="0085568B">
      <w:pPr>
        <w:pStyle w:val="CommentText"/>
      </w:pPr>
      <w:r>
        <w:rPr>
          <w:rStyle w:val="CommentReference"/>
        </w:rPr>
        <w:annotationRef/>
      </w:r>
      <w:r>
        <w:t>Add the statistical analyses for the nutritional composition and larval growth.</w:t>
      </w:r>
    </w:p>
  </w:comment>
  <w:comment w:id="241" w:author="Gen-Chang Hsu" w:date="2024-05-20T21:20:00Z" w:initials="GH">
    <w:p w14:paraId="2DA02183" w14:textId="77777777" w:rsidR="00766F99" w:rsidRDefault="00766F99" w:rsidP="00766F99">
      <w:pPr>
        <w:pStyle w:val="CommentText"/>
      </w:pPr>
      <w:r>
        <w:rPr>
          <w:rStyle w:val="CommentReference"/>
        </w:rPr>
        <w:annotationRef/>
      </w:r>
      <w:r>
        <w:t>Add the statistical analyses for the nutritional composition and larval growth.</w:t>
      </w:r>
    </w:p>
  </w:comment>
  <w:comment w:id="324" w:author="Syuan-Jyun Sun" w:date="2024-05-24T13:37:00Z" w:initials="SJS">
    <w:p w14:paraId="03F8C232" w14:textId="77777777" w:rsidR="007B057A" w:rsidRDefault="007B057A" w:rsidP="007B057A">
      <w:pPr>
        <w:pStyle w:val="CommentText"/>
      </w:pPr>
      <w:r>
        <w:rPr>
          <w:rStyle w:val="CommentReference"/>
        </w:rPr>
        <w:annotationRef/>
      </w:r>
      <w:r>
        <w:t>Cite Russell V. Lenth (2021). emmeans: Estimated Marginal Means, aka</w:t>
      </w:r>
    </w:p>
    <w:p w14:paraId="793EA531" w14:textId="77777777" w:rsidR="007B057A" w:rsidRDefault="007B057A" w:rsidP="007B057A">
      <w:pPr>
        <w:pStyle w:val="CommentText"/>
      </w:pPr>
      <w:r>
        <w:t xml:space="preserve">  Least-Squares Means. R package version 1.7.1-1.</w:t>
      </w:r>
    </w:p>
    <w:p w14:paraId="3707C471" w14:textId="453B24F4" w:rsidR="007B057A" w:rsidRDefault="007B057A" w:rsidP="007B057A">
      <w:pPr>
        <w:pStyle w:val="CommentText"/>
      </w:pPr>
      <w:r>
        <w:t xml:space="preserve">  </w:t>
      </w:r>
      <w:hyperlink r:id="rId1" w:history="1">
        <w:r w:rsidRPr="00E67129">
          <w:rPr>
            <w:rStyle w:val="Hyperlink"/>
          </w:rPr>
          <w:t>https://CRAN.R-project.org/package=emmeans</w:t>
        </w:r>
      </w:hyperlink>
    </w:p>
    <w:p w14:paraId="23076D3F" w14:textId="0475D20C" w:rsidR="007B057A" w:rsidRDefault="007B057A" w:rsidP="007B057A">
      <w:pPr>
        <w:pStyle w:val="CommentText"/>
      </w:pPr>
    </w:p>
  </w:comment>
  <w:comment w:id="395" w:author="Gen-Chang Hsu" w:date="2024-05-20T21:37:00Z" w:initials="GH">
    <w:p w14:paraId="1BA5F960" w14:textId="77777777" w:rsidR="004E4A5B" w:rsidRDefault="002638AA" w:rsidP="004E4A5B">
      <w:pPr>
        <w:pStyle w:val="CommentText"/>
      </w:pPr>
      <w:r>
        <w:rPr>
          <w:rStyle w:val="CommentReference"/>
        </w:rPr>
        <w:annotationRef/>
      </w:r>
      <w:r w:rsidR="004E4A5B">
        <w:t>Here are my thoughts about presenting the results for this part:</w:t>
      </w:r>
    </w:p>
    <w:p w14:paraId="495C9E4F" w14:textId="77777777" w:rsidR="004E4A5B" w:rsidRDefault="004E4A5B" w:rsidP="004E4A5B">
      <w:pPr>
        <w:pStyle w:val="CommentText"/>
      </w:pPr>
    </w:p>
    <w:p w14:paraId="01320CA7" w14:textId="77777777" w:rsidR="004E4A5B" w:rsidRDefault="004E4A5B" w:rsidP="004E4A5B">
      <w:pPr>
        <w:pStyle w:val="CommentText"/>
      </w:pPr>
      <w:r>
        <w:t>Text:</w:t>
      </w:r>
    </w:p>
    <w:p w14:paraId="781C0EDF" w14:textId="77777777" w:rsidR="004E4A5B" w:rsidRDefault="004E4A5B" w:rsidP="004E4A5B">
      <w:pPr>
        <w:pStyle w:val="CommentText"/>
        <w:numPr>
          <w:ilvl w:val="0"/>
          <w:numId w:val="34"/>
        </w:numPr>
      </w:pPr>
      <w:r>
        <w:t>Present the results of fat and protein content for lab vs. wild carcasses as well as the three wild carcass taxa.</w:t>
      </w:r>
    </w:p>
    <w:p w14:paraId="677387A8" w14:textId="77777777" w:rsidR="004E4A5B" w:rsidRDefault="004E4A5B" w:rsidP="004E4A5B">
      <w:pPr>
        <w:pStyle w:val="CommentText"/>
        <w:numPr>
          <w:ilvl w:val="0"/>
          <w:numId w:val="34"/>
        </w:numPr>
      </w:pPr>
      <w:r>
        <w:t>Present the results of the larval growth on lab vs. wild carcasses as well as the three wild carcass taxa.</w:t>
      </w:r>
    </w:p>
    <w:p w14:paraId="56282D25" w14:textId="77777777" w:rsidR="004E4A5B" w:rsidRDefault="004E4A5B" w:rsidP="004E4A5B">
      <w:pPr>
        <w:pStyle w:val="CommentText"/>
        <w:numPr>
          <w:ilvl w:val="0"/>
          <w:numId w:val="34"/>
        </w:numPr>
      </w:pPr>
      <w:r>
        <w:t>Omit the results for water content and body composition (i.e., proportion of muscle and intestine tissue) (I feel like they don’t really help explain the breeding outcomes, but open to suggestions).</w:t>
      </w:r>
    </w:p>
    <w:p w14:paraId="5E58BA9B" w14:textId="77777777" w:rsidR="004E4A5B" w:rsidRDefault="004E4A5B" w:rsidP="004E4A5B">
      <w:pPr>
        <w:pStyle w:val="CommentText"/>
        <w:numPr>
          <w:ilvl w:val="0"/>
          <w:numId w:val="34"/>
        </w:numPr>
      </w:pPr>
      <w:r>
        <w:t>Omit the results for the effects of water, fat, and protein content on larval growth but can mention this in the discussion and present the results in a supplementary figure.</w:t>
      </w:r>
    </w:p>
    <w:p w14:paraId="0CFBC82B" w14:textId="77777777" w:rsidR="004E4A5B" w:rsidRDefault="004E4A5B" w:rsidP="004E4A5B">
      <w:pPr>
        <w:pStyle w:val="CommentText"/>
      </w:pPr>
    </w:p>
    <w:p w14:paraId="323AD6C4" w14:textId="77777777" w:rsidR="004E4A5B" w:rsidRDefault="004E4A5B" w:rsidP="004E4A5B">
      <w:pPr>
        <w:pStyle w:val="CommentText"/>
      </w:pPr>
      <w:r>
        <w:t>Figure:</w:t>
      </w:r>
    </w:p>
    <w:p w14:paraId="164DD913" w14:textId="77777777" w:rsidR="004E4A5B" w:rsidRDefault="004E4A5B" w:rsidP="004E4A5B">
      <w:pPr>
        <w:pStyle w:val="CommentText"/>
      </w:pPr>
      <w:r>
        <w:t>Fig. 4</w:t>
      </w:r>
      <w:r>
        <w:br/>
      </w:r>
    </w:p>
    <w:p w14:paraId="438D6666" w14:textId="77777777" w:rsidR="004E4A5B" w:rsidRDefault="004E4A5B" w:rsidP="004E4A5B">
      <w:pPr>
        <w:pStyle w:val="CommentText"/>
      </w:pPr>
      <w:r>
        <w:t>Panel (a) and (b) will be the comparison of protein content between lab and wild carcasses as well as among the three wild carcass taxa.</w:t>
      </w:r>
    </w:p>
    <w:p w14:paraId="229E2F3F" w14:textId="77777777" w:rsidR="004E4A5B" w:rsidRDefault="004E4A5B" w:rsidP="004E4A5B">
      <w:pPr>
        <w:pStyle w:val="CommentText"/>
      </w:pPr>
    </w:p>
    <w:p w14:paraId="298755B6" w14:textId="77777777" w:rsidR="004E4A5B" w:rsidRDefault="004E4A5B" w:rsidP="004E4A5B">
      <w:pPr>
        <w:pStyle w:val="CommentText"/>
      </w:pPr>
      <w:r>
        <w:t>Panel (c) and (d) will be the comparison of fat content between lab and wild carcasses as well as among the three wild carcass taxa.</w:t>
      </w:r>
    </w:p>
    <w:p w14:paraId="47EFE814" w14:textId="77777777" w:rsidR="004E4A5B" w:rsidRDefault="004E4A5B" w:rsidP="004E4A5B">
      <w:pPr>
        <w:pStyle w:val="CommentText"/>
      </w:pPr>
    </w:p>
    <w:p w14:paraId="59A7339C" w14:textId="77777777" w:rsidR="004E4A5B" w:rsidRDefault="004E4A5B" w:rsidP="004E4A5B">
      <w:pPr>
        <w:pStyle w:val="CommentText"/>
      </w:pPr>
      <w:r>
        <w:t>Panel (e) and (f) will be the comparison of larval growth between lab and wild carcasses as well as among the three wild carcass taxa.</w:t>
      </w:r>
    </w:p>
    <w:p w14:paraId="7E73DA89" w14:textId="77777777" w:rsidR="004E4A5B" w:rsidRDefault="004E4A5B" w:rsidP="004E4A5B">
      <w:pPr>
        <w:pStyle w:val="CommentText"/>
      </w:pPr>
    </w:p>
    <w:p w14:paraId="7BA3B399" w14:textId="77777777" w:rsidR="004E4A5B" w:rsidRDefault="004E4A5B" w:rsidP="004E4A5B">
      <w:pPr>
        <w:pStyle w:val="CommentText"/>
      </w:pPr>
      <w:r>
        <w:t>What do you think? Any thoughts are welcome!</w:t>
      </w:r>
    </w:p>
  </w:comment>
  <w:comment w:id="478" w:author="Gen-Chang Hsu" w:date="2024-05-20T21:41:00Z" w:initials="GH">
    <w:p w14:paraId="43DCA0C3" w14:textId="64305B35" w:rsidR="00580897" w:rsidRDefault="00580897" w:rsidP="00580897">
      <w:pPr>
        <w:pStyle w:val="CommentText"/>
      </w:pPr>
      <w:r>
        <w:rPr>
          <w:rStyle w:val="CommentReference"/>
        </w:rPr>
        <w:annotationRef/>
      </w:r>
      <w:r>
        <w:t>Please fill in the values for those placeholders “XXs” in red. Also feel free to edit/change/add anything whenever appropriate!</w:t>
      </w:r>
    </w:p>
  </w:comment>
  <w:comment w:id="479" w:author="Gen-Chang Hsu" w:date="2024-05-21T14:38:00Z" w:initials="GH">
    <w:p w14:paraId="1E52FBBF" w14:textId="77777777" w:rsidR="003C1719" w:rsidRDefault="003C1719" w:rsidP="003C1719">
      <w:pPr>
        <w:pStyle w:val="CommentText"/>
      </w:pPr>
      <w:r>
        <w:rPr>
          <w:rStyle w:val="CommentReference"/>
        </w:rPr>
        <w:annotationRef/>
      </w:r>
      <w:r>
        <w:t>SJ please confirm if this is correct!</w:t>
      </w:r>
    </w:p>
  </w:comment>
  <w:comment w:id="480" w:author="Syuan-Jyun Sun" w:date="2024-05-24T15:14:00Z" w:initials="SJS">
    <w:p w14:paraId="12DB4097" w14:textId="77777777" w:rsidR="00E917B8" w:rsidRDefault="00E917B8">
      <w:pPr>
        <w:pStyle w:val="CommentText"/>
      </w:pPr>
      <w:r>
        <w:rPr>
          <w:rStyle w:val="CommentReference"/>
        </w:rPr>
        <w:annotationRef/>
      </w:r>
      <w:r>
        <w:t>See results from Nutritional composition</w:t>
      </w:r>
    </w:p>
    <w:p w14:paraId="218755A8" w14:textId="77777777" w:rsidR="00E917B8" w:rsidRDefault="00E917B8">
      <w:pPr>
        <w:pStyle w:val="CommentText"/>
      </w:pPr>
    </w:p>
    <w:p w14:paraId="0CBFA831" w14:textId="77777777" w:rsidR="00E917B8" w:rsidRDefault="00E917B8">
      <w:pPr>
        <w:pStyle w:val="CommentText"/>
      </w:pPr>
      <w:r>
        <w:t>So bird and mammal are higher in protein than reptile, but bird and mammal are similar.</w:t>
      </w:r>
    </w:p>
    <w:p w14:paraId="45113621" w14:textId="77777777" w:rsidR="00ED17C2" w:rsidRDefault="00ED17C2">
      <w:pPr>
        <w:pStyle w:val="CommentText"/>
      </w:pPr>
    </w:p>
    <w:p w14:paraId="6DEC4460" w14:textId="3C3C7312" w:rsidR="00ED17C2" w:rsidRDefault="00ED17C2">
      <w:pPr>
        <w:pStyle w:val="CommentText"/>
      </w:pPr>
      <w:r>
        <w:t>Larvae fed with bird were heavier than those with mammal/reptile.</w:t>
      </w:r>
    </w:p>
  </w:comment>
  <w:comment w:id="482" w:author="Syuan-Jyun Sun [2]" w:date="2024-05-23T16:52:00Z" w:initials="MOU">
    <w:p w14:paraId="04A8CA2B" w14:textId="77777777" w:rsidR="00420EDD" w:rsidRDefault="00420EDD">
      <w:pPr>
        <w:pStyle w:val="CommentText"/>
      </w:pPr>
      <w:r>
        <w:rPr>
          <w:rStyle w:val="CommentReference"/>
        </w:rPr>
        <w:annotationRef/>
      </w:r>
      <w:r>
        <w:t xml:space="preserve">Looking at </w:t>
      </w:r>
      <w:r w:rsidR="007205B6">
        <w:t xml:space="preserve">fig 1d, if you remove the two extremes (wild 100g carcasses), what happens? Would you actually see no interaction between carcass mass and carcass type? </w:t>
      </w:r>
      <w:r w:rsidR="007205B6">
        <w:br/>
      </w:r>
    </w:p>
    <w:p w14:paraId="2114AD4E" w14:textId="77777777" w:rsidR="007205B6" w:rsidRDefault="007205B6">
      <w:pPr>
        <w:pStyle w:val="CommentText"/>
      </w:pPr>
      <w:r>
        <w:t>This might explain the interaction is mainly driven by the two very large carcasses?</w:t>
      </w:r>
    </w:p>
    <w:p w14:paraId="02CB66F1" w14:textId="77777777" w:rsidR="007205B6" w:rsidRDefault="007205B6">
      <w:pPr>
        <w:pStyle w:val="CommentText"/>
      </w:pPr>
    </w:p>
    <w:p w14:paraId="5B872697" w14:textId="6A344ACE" w:rsidR="007205B6" w:rsidRDefault="007205B6">
      <w:pPr>
        <w:pStyle w:val="CommentText"/>
      </w:pPr>
      <w:r>
        <w:t>I think we could still keep them but perhaps maybe mention that if the two large carcasses being removed, we see no effect of interaction? What do you think?</w:t>
      </w:r>
    </w:p>
  </w:comment>
  <w:comment w:id="483" w:author="Gen-Chang Hsu" w:date="2024-05-21T22:17:00Z" w:initials="GH">
    <w:p w14:paraId="3AE6415D" w14:textId="77777777" w:rsidR="001D4253" w:rsidRDefault="001D4253" w:rsidP="001D4253">
      <w:pPr>
        <w:pStyle w:val="CommentText"/>
      </w:pPr>
      <w:r>
        <w:rPr>
          <w:rStyle w:val="CommentReference"/>
        </w:rPr>
        <w:annotationRef/>
      </w:r>
      <w:r>
        <w:t>I wrote this paragraph based on what you messaged me, so I might have mistaken or missed something. Feel free to correct or add anything as you wish!</w:t>
      </w:r>
    </w:p>
  </w:comment>
  <w:comment w:id="484" w:author="Syuan-Jyun Sun [2]" w:date="2024-05-23T16:17:00Z" w:initials="MOU">
    <w:p w14:paraId="2FE7314E" w14:textId="198102E3" w:rsidR="009F2528" w:rsidRDefault="009F2528">
      <w:pPr>
        <w:pStyle w:val="CommentText"/>
      </w:pPr>
      <w:r>
        <w:rPr>
          <w:rStyle w:val="CommentReference"/>
        </w:rPr>
        <w:annotationRef/>
      </w:r>
      <w:r>
        <w:t>This is essentially true, and a nicely summarized paragraph!</w:t>
      </w:r>
    </w:p>
  </w:comment>
  <w:comment w:id="485" w:author="Syuan-Jyun Sun" w:date="2024-05-24T15:23:00Z" w:initials="SJS">
    <w:p w14:paraId="5DD74751" w14:textId="442CB0B2" w:rsidR="00AA61A8" w:rsidRDefault="00AA61A8">
      <w:pPr>
        <w:pStyle w:val="CommentText"/>
      </w:pPr>
      <w:r>
        <w:rPr>
          <w:rStyle w:val="CommentReference"/>
        </w:rPr>
        <w:annotationRef/>
      </w:r>
      <w:r>
        <w:t>Cite</w:t>
      </w:r>
    </w:p>
    <w:p w14:paraId="425927D0" w14:textId="5BA76E55" w:rsidR="00AA61A8" w:rsidRPr="00AA61A8" w:rsidRDefault="00AA61A8" w:rsidP="00AA61A8">
      <w:pPr>
        <w:spacing w:after="0" w:line="240" w:lineRule="auto"/>
        <w:jc w:val="left"/>
        <w:rPr>
          <w:rFonts w:ascii="Times New Roman" w:eastAsia="Times New Roman" w:hAnsi="Times New Roman" w:cs="Times New Roman"/>
          <w:sz w:val="24"/>
          <w:szCs w:val="24"/>
          <w:lang w:val="en-GB"/>
        </w:rPr>
      </w:pPr>
      <w:r w:rsidRPr="00AA61A8">
        <w:rPr>
          <w:rFonts w:eastAsia="Times New Roman" w:cs="Arial"/>
          <w:color w:val="1F1F1F"/>
          <w:sz w:val="24"/>
          <w:szCs w:val="24"/>
          <w:lang w:val="en-GB"/>
        </w:rPr>
        <w:t>Stephen T.</w:t>
      </w:r>
      <w:r w:rsidRPr="00AA61A8">
        <w:rPr>
          <w:rFonts w:eastAsia="Times New Roman" w:cs="Arial"/>
          <w:color w:val="1F1F1F"/>
          <w:sz w:val="24"/>
          <w:szCs w:val="24"/>
          <w:u w:val="single"/>
          <w:lang w:val="en-GB"/>
        </w:rPr>
        <w:t> </w:t>
      </w:r>
      <w:r w:rsidRPr="00AA61A8">
        <w:rPr>
          <w:rFonts w:eastAsia="Times New Roman" w:cs="Arial"/>
          <w:color w:val="1F1F1F"/>
          <w:sz w:val="24"/>
          <w:szCs w:val="24"/>
          <w:lang w:val="en-GB"/>
        </w:rPr>
        <w:t>Trumbo</w:t>
      </w:r>
      <w:r>
        <w:rPr>
          <w:rFonts w:eastAsia="Times New Roman" w:cs="Arial"/>
          <w:color w:val="1F1F1F"/>
          <w:sz w:val="24"/>
          <w:szCs w:val="24"/>
          <w:lang w:val="en-GB"/>
        </w:rPr>
        <w:t xml:space="preserve"> 2006</w:t>
      </w:r>
    </w:p>
    <w:p w14:paraId="36C93019" w14:textId="03A5E7FC" w:rsidR="00AA61A8" w:rsidRDefault="00AA61A8">
      <w:pPr>
        <w:pStyle w:val="CommentText"/>
      </w:pPr>
      <w:r w:rsidRPr="00AA61A8">
        <w:t>https://www.sciencedirect.com/science/article/pii/S0003347206003101</w:t>
      </w:r>
    </w:p>
  </w:comment>
  <w:comment w:id="486" w:author="Gen-Chang Hsu" w:date="2024-05-20T21:43:00Z" w:initials="GH">
    <w:p w14:paraId="16CD721E" w14:textId="076EA651" w:rsidR="00035734" w:rsidRDefault="00035734" w:rsidP="00035734">
      <w:pPr>
        <w:pStyle w:val="CommentText"/>
      </w:pPr>
      <w:r>
        <w:rPr>
          <w:rStyle w:val="CommentReference"/>
        </w:rPr>
        <w:annotationRef/>
      </w:r>
      <w:r>
        <w:t>Feel free to edit/change/add anything whenever appropriate!</w:t>
      </w:r>
    </w:p>
  </w:comment>
  <w:comment w:id="554" w:author="Gen-Chang Hsu" w:date="2024-05-20T21:43:00Z" w:initials="GH">
    <w:p w14:paraId="1C93E858" w14:textId="21FD3A81" w:rsidR="00035734" w:rsidRDefault="00035734" w:rsidP="00035734">
      <w:pPr>
        <w:pStyle w:val="CommentText"/>
      </w:pPr>
      <w:r>
        <w:rPr>
          <w:rStyle w:val="CommentReference"/>
        </w:rPr>
        <w:annotationRef/>
      </w:r>
      <w:r>
        <w:t>Feel free to edit/change/add anything whenever appropriate!</w:t>
      </w:r>
    </w:p>
  </w:comment>
  <w:comment w:id="677" w:author="Syuan-Jyun Sun [2]" w:date="2024-05-23T16:56:00Z" w:initials="MOU">
    <w:p w14:paraId="6DBED8E1" w14:textId="66ACAD18" w:rsidR="00AD4676" w:rsidRDefault="00AD4676">
      <w:pPr>
        <w:pStyle w:val="CommentText"/>
      </w:pPr>
      <w:r>
        <w:rPr>
          <w:rStyle w:val="CommentReference"/>
        </w:rPr>
        <w:annotationRef/>
      </w:r>
      <w:r>
        <w:t>Relooking at this fig, I really like the colour and the overall setting – very good looking and inf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67372F96" w15:done="0"/>
  <w15:commentEx w15:paraId="76252C5A" w15:done="0"/>
  <w15:commentEx w15:paraId="1373F18E" w15:done="0"/>
  <w15:commentEx w15:paraId="1C2EAFD3" w15:done="0"/>
  <w15:commentEx w15:paraId="6E3A2C3B" w15:done="0"/>
  <w15:commentEx w15:paraId="376708DD" w15:done="0"/>
  <w15:commentEx w15:paraId="771963D3" w15:done="0"/>
  <w15:commentEx w15:paraId="676782BB" w15:done="0"/>
  <w15:commentEx w15:paraId="1E179F6E" w15:done="0"/>
  <w15:commentEx w15:paraId="11AB3C69" w15:done="0"/>
  <w15:commentEx w15:paraId="5096D7FD" w15:done="0"/>
  <w15:commentEx w15:paraId="2DA02183" w15:done="0"/>
  <w15:commentEx w15:paraId="23076D3F" w15:done="0"/>
  <w15:commentEx w15:paraId="7BA3B399" w15:done="0"/>
  <w15:commentEx w15:paraId="43DCA0C3" w15:done="0"/>
  <w15:commentEx w15:paraId="1E52FBBF" w15:done="0"/>
  <w15:commentEx w15:paraId="6DEC4460" w15:paraIdParent="1E52FBBF" w15:done="0"/>
  <w15:commentEx w15:paraId="5B872697" w15:done="0"/>
  <w15:commentEx w15:paraId="3AE6415D" w15:done="0"/>
  <w15:commentEx w15:paraId="2FE7314E" w15:paraIdParent="3AE6415D" w15:done="0"/>
  <w15:commentEx w15:paraId="36C93019" w15:done="0"/>
  <w15:commentEx w15:paraId="16CD721E" w15:done="0"/>
  <w15:commentEx w15:paraId="1C93E858" w15:done="0"/>
  <w15:commentEx w15:paraId="6DBED8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55459D66" w16cex:dateUtc="2024-05-25T03:48:00Z"/>
  <w16cex:commentExtensible w16cex:durableId="326CC83D" w16cex:dateUtc="2024-05-21T01:14:00Z"/>
  <w16cex:commentExtensible w16cex:durableId="7C0D9178" w16cex:dateUtc="2024-05-23T07:55:00Z"/>
  <w16cex:commentExtensible w16cex:durableId="29FB20DB" w16cex:dateUtc="2024-05-24T06:21:00Z"/>
  <w16cex:commentExtensible w16cex:durableId="789A8A11" w16cex:dateUtc="2024-05-23T07:19:00Z"/>
  <w16cex:commentExtensible w16cex:durableId="6EF61C13" w16cex:dateUtc="2024-05-21T01:11:00Z"/>
  <w16cex:commentExtensible w16cex:durableId="29FAD441" w16cex:dateUtc="2024-05-23T07:33:00Z"/>
  <w16cex:commentExtensible w16cex:durableId="6B727C08" w16cex:dateUtc="2024-05-23T07:39:00Z"/>
  <w16cex:commentExtensible w16cex:durableId="29FB3740" w16cex:dateUtc="2024-05-24T07:56:00Z"/>
  <w16cex:commentExtensible w16cex:durableId="379DA88E" w16cex:dateUtc="2024-05-21T01:20:00Z"/>
  <w16cex:commentExtensible w16cex:durableId="78FAA084" w16cex:dateUtc="2024-05-21T01:20:00Z"/>
  <w16cex:commentExtensible w16cex:durableId="29FB16E2" w16cex:dateUtc="2024-05-24T05:37:00Z"/>
  <w16cex:commentExtensible w16cex:durableId="4F358CC8" w16cex:dateUtc="2024-05-21T01:41:00Z"/>
  <w16cex:commentExtensible w16cex:durableId="0FEEBD35" w16cex:dateUtc="2024-05-21T18:38:00Z"/>
  <w16cex:commentExtensible w16cex:durableId="29FB2D3A" w16cex:dateUtc="2024-05-24T07:14:00Z"/>
  <w16cex:commentExtensible w16cex:durableId="6DF480CE" w16cex:dateUtc="2024-05-23T08:52:00Z"/>
  <w16cex:commentExtensible w16cex:durableId="38273AA5" w16cex:dateUtc="2024-05-22T02:17:00Z"/>
  <w16cex:commentExtensible w16cex:durableId="4A09D015" w16cex:dateUtc="2024-05-23T08:17:00Z"/>
  <w16cex:commentExtensible w16cex:durableId="29FB2F56" w16cex:dateUtc="2024-05-24T07:23:00Z"/>
  <w16cex:commentExtensible w16cex:durableId="2CA306A3" w16cex:dateUtc="2024-05-21T01:43:00Z"/>
  <w16cex:commentExtensible w16cex:durableId="52214EF1" w16cex:dateUtc="2024-05-23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67372F96" w16cid:durableId="55459D66"/>
  <w16cid:commentId w16cid:paraId="76252C5A" w16cid:durableId="326CC83D"/>
  <w16cid:commentId w16cid:paraId="1373F18E" w16cid:durableId="7C0D9178"/>
  <w16cid:commentId w16cid:paraId="1C2EAFD3" w16cid:durableId="29FB20DB"/>
  <w16cid:commentId w16cid:paraId="6E3A2C3B" w16cid:durableId="789A8A11"/>
  <w16cid:commentId w16cid:paraId="376708DD" w16cid:durableId="6EF61C13"/>
  <w16cid:commentId w16cid:paraId="771963D3" w16cid:durableId="29FAD441"/>
  <w16cid:commentId w16cid:paraId="1E179F6E" w16cid:durableId="6B727C08"/>
  <w16cid:commentId w16cid:paraId="11AB3C69" w16cid:durableId="29FB3740"/>
  <w16cid:commentId w16cid:paraId="5096D7FD" w16cid:durableId="379DA88E"/>
  <w16cid:commentId w16cid:paraId="2DA02183" w16cid:durableId="78FAA084"/>
  <w16cid:commentId w16cid:paraId="23076D3F" w16cid:durableId="29FB16E2"/>
  <w16cid:commentId w16cid:paraId="43DCA0C3" w16cid:durableId="4F358CC8"/>
  <w16cid:commentId w16cid:paraId="1E52FBBF" w16cid:durableId="0FEEBD35"/>
  <w16cid:commentId w16cid:paraId="6DEC4460" w16cid:durableId="29FB2D3A"/>
  <w16cid:commentId w16cid:paraId="5B872697" w16cid:durableId="6DF480CE"/>
  <w16cid:commentId w16cid:paraId="3AE6415D" w16cid:durableId="38273AA5"/>
  <w16cid:commentId w16cid:paraId="2FE7314E" w16cid:durableId="4A09D015"/>
  <w16cid:commentId w16cid:paraId="36C93019" w16cid:durableId="29FB2F56"/>
  <w16cid:commentId w16cid:paraId="16CD721E" w16cid:durableId="2CA306A3"/>
  <w16cid:commentId w16cid:paraId="6DBED8E1" w16cid:durableId="52214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4F9D57" w14:textId="77777777" w:rsidR="00AD6518" w:rsidRDefault="00AD6518">
      <w:pPr>
        <w:spacing w:line="240" w:lineRule="auto"/>
      </w:pPr>
      <w:r>
        <w:separator/>
      </w:r>
    </w:p>
  </w:endnote>
  <w:endnote w:type="continuationSeparator" w:id="0">
    <w:p w14:paraId="44048A33" w14:textId="77777777" w:rsidR="00AD6518" w:rsidRDefault="00AD65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29C902" w14:textId="77777777" w:rsidR="00AD6518" w:rsidRDefault="00AD6518">
      <w:pPr>
        <w:spacing w:after="0"/>
      </w:pPr>
      <w:r>
        <w:separator/>
      </w:r>
    </w:p>
  </w:footnote>
  <w:footnote w:type="continuationSeparator" w:id="0">
    <w:p w14:paraId="3C51BE6F" w14:textId="77777777" w:rsidR="00AD6518" w:rsidRDefault="00AD651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3"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5"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0"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6"/>
  </w:num>
  <w:num w:numId="2" w16cid:durableId="1849708776">
    <w:abstractNumId w:val="17"/>
  </w:num>
  <w:num w:numId="3" w16cid:durableId="1532035653">
    <w:abstractNumId w:val="18"/>
  </w:num>
  <w:num w:numId="4" w16cid:durableId="2021198562">
    <w:abstractNumId w:val="30"/>
  </w:num>
  <w:num w:numId="5" w16cid:durableId="2064868772">
    <w:abstractNumId w:val="3"/>
  </w:num>
  <w:num w:numId="6" w16cid:durableId="750542711">
    <w:abstractNumId w:val="1"/>
  </w:num>
  <w:num w:numId="7" w16cid:durableId="563419700">
    <w:abstractNumId w:val="27"/>
  </w:num>
  <w:num w:numId="8" w16cid:durableId="1076243999">
    <w:abstractNumId w:val="33"/>
  </w:num>
  <w:num w:numId="9" w16cid:durableId="604654075">
    <w:abstractNumId w:val="15"/>
  </w:num>
  <w:num w:numId="10" w16cid:durableId="891693470">
    <w:abstractNumId w:val="7"/>
  </w:num>
  <w:num w:numId="11" w16cid:durableId="763259112">
    <w:abstractNumId w:val="13"/>
  </w:num>
  <w:num w:numId="12" w16cid:durableId="135069992">
    <w:abstractNumId w:val="19"/>
  </w:num>
  <w:num w:numId="13" w16cid:durableId="901217618">
    <w:abstractNumId w:val="5"/>
  </w:num>
  <w:num w:numId="14" w16cid:durableId="512843521">
    <w:abstractNumId w:val="24"/>
  </w:num>
  <w:num w:numId="15" w16cid:durableId="1709407932">
    <w:abstractNumId w:val="25"/>
  </w:num>
  <w:num w:numId="16" w16cid:durableId="1428769048">
    <w:abstractNumId w:val="0"/>
  </w:num>
  <w:num w:numId="17" w16cid:durableId="1723863679">
    <w:abstractNumId w:val="23"/>
  </w:num>
  <w:num w:numId="18" w16cid:durableId="1036851139">
    <w:abstractNumId w:val="28"/>
  </w:num>
  <w:num w:numId="19" w16cid:durableId="1130509999">
    <w:abstractNumId w:val="6"/>
  </w:num>
  <w:num w:numId="20" w16cid:durableId="1297683631">
    <w:abstractNumId w:val="8"/>
  </w:num>
  <w:num w:numId="21" w16cid:durableId="1345354376">
    <w:abstractNumId w:val="22"/>
  </w:num>
  <w:num w:numId="22" w16cid:durableId="989216643">
    <w:abstractNumId w:val="20"/>
  </w:num>
  <w:num w:numId="23" w16cid:durableId="347756589">
    <w:abstractNumId w:val="10"/>
  </w:num>
  <w:num w:numId="24" w16cid:durableId="2039811099">
    <w:abstractNumId w:val="29"/>
  </w:num>
  <w:num w:numId="25" w16cid:durableId="817916284">
    <w:abstractNumId w:val="2"/>
  </w:num>
  <w:num w:numId="26" w16cid:durableId="483661665">
    <w:abstractNumId w:val="31"/>
  </w:num>
  <w:num w:numId="27" w16cid:durableId="89088628">
    <w:abstractNumId w:val="9"/>
  </w:num>
  <w:num w:numId="28" w16cid:durableId="1400860148">
    <w:abstractNumId w:val="32"/>
  </w:num>
  <w:num w:numId="29" w16cid:durableId="2138637947">
    <w:abstractNumId w:val="21"/>
  </w:num>
  <w:num w:numId="30" w16cid:durableId="811559548">
    <w:abstractNumId w:val="26"/>
  </w:num>
  <w:num w:numId="31" w16cid:durableId="564947281">
    <w:abstractNumId w:val="11"/>
  </w:num>
  <w:num w:numId="32" w16cid:durableId="1577546462">
    <w:abstractNumId w:val="14"/>
  </w:num>
  <w:num w:numId="33" w16cid:durableId="1037435216">
    <w:abstractNumId w:val="4"/>
  </w:num>
  <w:num w:numId="34" w16cid:durableId="154463649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971"/>
    <w:rsid w:val="00067EB0"/>
    <w:rsid w:val="00070488"/>
    <w:rsid w:val="0007249C"/>
    <w:rsid w:val="000728DA"/>
    <w:rsid w:val="00073623"/>
    <w:rsid w:val="00073B31"/>
    <w:rsid w:val="00074CA3"/>
    <w:rsid w:val="0007508D"/>
    <w:rsid w:val="00075718"/>
    <w:rsid w:val="00075D62"/>
    <w:rsid w:val="00080050"/>
    <w:rsid w:val="00080083"/>
    <w:rsid w:val="00080BB2"/>
    <w:rsid w:val="000810AF"/>
    <w:rsid w:val="00081ADE"/>
    <w:rsid w:val="000835E4"/>
    <w:rsid w:val="000838DA"/>
    <w:rsid w:val="000843E3"/>
    <w:rsid w:val="000851BE"/>
    <w:rsid w:val="00090C22"/>
    <w:rsid w:val="000911EB"/>
    <w:rsid w:val="0009279E"/>
    <w:rsid w:val="00092F29"/>
    <w:rsid w:val="00093D21"/>
    <w:rsid w:val="0009500C"/>
    <w:rsid w:val="00095E80"/>
    <w:rsid w:val="00097600"/>
    <w:rsid w:val="000A06E0"/>
    <w:rsid w:val="000A0EA4"/>
    <w:rsid w:val="000A31F2"/>
    <w:rsid w:val="000B1C0E"/>
    <w:rsid w:val="000B5F64"/>
    <w:rsid w:val="000B69DF"/>
    <w:rsid w:val="000B6C4E"/>
    <w:rsid w:val="000B71C9"/>
    <w:rsid w:val="000C022E"/>
    <w:rsid w:val="000C08B9"/>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2029"/>
    <w:rsid w:val="001E2060"/>
    <w:rsid w:val="001E2928"/>
    <w:rsid w:val="001E39DA"/>
    <w:rsid w:val="001E3BA2"/>
    <w:rsid w:val="001E5659"/>
    <w:rsid w:val="001E5FF3"/>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5C1E"/>
    <w:rsid w:val="00225E85"/>
    <w:rsid w:val="002260B6"/>
    <w:rsid w:val="00226495"/>
    <w:rsid w:val="00231459"/>
    <w:rsid w:val="00237A87"/>
    <w:rsid w:val="00241AF0"/>
    <w:rsid w:val="00242289"/>
    <w:rsid w:val="00242411"/>
    <w:rsid w:val="00242699"/>
    <w:rsid w:val="00242DC4"/>
    <w:rsid w:val="0024312C"/>
    <w:rsid w:val="0024398D"/>
    <w:rsid w:val="00244ABB"/>
    <w:rsid w:val="00244D81"/>
    <w:rsid w:val="00244E5D"/>
    <w:rsid w:val="00245146"/>
    <w:rsid w:val="00245F38"/>
    <w:rsid w:val="00251B2A"/>
    <w:rsid w:val="002523C4"/>
    <w:rsid w:val="002536E2"/>
    <w:rsid w:val="002541C2"/>
    <w:rsid w:val="00256406"/>
    <w:rsid w:val="00256AC4"/>
    <w:rsid w:val="00261DDD"/>
    <w:rsid w:val="00261F7C"/>
    <w:rsid w:val="0026284F"/>
    <w:rsid w:val="002638AA"/>
    <w:rsid w:val="00264273"/>
    <w:rsid w:val="00264F93"/>
    <w:rsid w:val="00265662"/>
    <w:rsid w:val="00265CA8"/>
    <w:rsid w:val="00265D92"/>
    <w:rsid w:val="00266006"/>
    <w:rsid w:val="002669CC"/>
    <w:rsid w:val="00275A5F"/>
    <w:rsid w:val="0028030B"/>
    <w:rsid w:val="00281910"/>
    <w:rsid w:val="0028227E"/>
    <w:rsid w:val="00282E02"/>
    <w:rsid w:val="002836ED"/>
    <w:rsid w:val="00285BD7"/>
    <w:rsid w:val="00285F95"/>
    <w:rsid w:val="0028793F"/>
    <w:rsid w:val="00290B93"/>
    <w:rsid w:val="00291248"/>
    <w:rsid w:val="00291D23"/>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80F"/>
    <w:rsid w:val="002F6866"/>
    <w:rsid w:val="002F727C"/>
    <w:rsid w:val="0030058C"/>
    <w:rsid w:val="00301783"/>
    <w:rsid w:val="00302391"/>
    <w:rsid w:val="00302535"/>
    <w:rsid w:val="00303ECC"/>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2DB7"/>
    <w:rsid w:val="0033363A"/>
    <w:rsid w:val="00333B5D"/>
    <w:rsid w:val="00334BB0"/>
    <w:rsid w:val="0033502E"/>
    <w:rsid w:val="00337400"/>
    <w:rsid w:val="0033760E"/>
    <w:rsid w:val="003401EB"/>
    <w:rsid w:val="00340C8D"/>
    <w:rsid w:val="00341288"/>
    <w:rsid w:val="00343A3C"/>
    <w:rsid w:val="003449C3"/>
    <w:rsid w:val="00345F1A"/>
    <w:rsid w:val="00347092"/>
    <w:rsid w:val="00352EEB"/>
    <w:rsid w:val="003536CB"/>
    <w:rsid w:val="00353EDB"/>
    <w:rsid w:val="00353F58"/>
    <w:rsid w:val="00354C43"/>
    <w:rsid w:val="003561AD"/>
    <w:rsid w:val="0035762D"/>
    <w:rsid w:val="00360072"/>
    <w:rsid w:val="00360809"/>
    <w:rsid w:val="003615CB"/>
    <w:rsid w:val="003615D3"/>
    <w:rsid w:val="003626F8"/>
    <w:rsid w:val="003640CE"/>
    <w:rsid w:val="003701B0"/>
    <w:rsid w:val="00370F58"/>
    <w:rsid w:val="00371011"/>
    <w:rsid w:val="0037264E"/>
    <w:rsid w:val="00372CB1"/>
    <w:rsid w:val="003803CE"/>
    <w:rsid w:val="00381085"/>
    <w:rsid w:val="00383B6B"/>
    <w:rsid w:val="00384DE0"/>
    <w:rsid w:val="00384EB3"/>
    <w:rsid w:val="003851A0"/>
    <w:rsid w:val="00386B57"/>
    <w:rsid w:val="00390075"/>
    <w:rsid w:val="00392C76"/>
    <w:rsid w:val="00393724"/>
    <w:rsid w:val="00394CC1"/>
    <w:rsid w:val="00395DFB"/>
    <w:rsid w:val="00396147"/>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4B5"/>
    <w:rsid w:val="003C463F"/>
    <w:rsid w:val="003C6956"/>
    <w:rsid w:val="003C7DF5"/>
    <w:rsid w:val="003D0947"/>
    <w:rsid w:val="003D0B38"/>
    <w:rsid w:val="003D36F3"/>
    <w:rsid w:val="003D4101"/>
    <w:rsid w:val="003D55BE"/>
    <w:rsid w:val="003D58B2"/>
    <w:rsid w:val="003D58F1"/>
    <w:rsid w:val="003D6AB2"/>
    <w:rsid w:val="003D6BCA"/>
    <w:rsid w:val="003D6E37"/>
    <w:rsid w:val="003D7331"/>
    <w:rsid w:val="003E4526"/>
    <w:rsid w:val="003F06F6"/>
    <w:rsid w:val="003F11C3"/>
    <w:rsid w:val="003F192C"/>
    <w:rsid w:val="003F3030"/>
    <w:rsid w:val="003F4592"/>
    <w:rsid w:val="003F488E"/>
    <w:rsid w:val="003F5640"/>
    <w:rsid w:val="003F740A"/>
    <w:rsid w:val="00400C51"/>
    <w:rsid w:val="00400C88"/>
    <w:rsid w:val="00401C17"/>
    <w:rsid w:val="00411797"/>
    <w:rsid w:val="0041256E"/>
    <w:rsid w:val="00413C6E"/>
    <w:rsid w:val="004148F8"/>
    <w:rsid w:val="004167E5"/>
    <w:rsid w:val="00417DC1"/>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36A6"/>
    <w:rsid w:val="00435839"/>
    <w:rsid w:val="004367EA"/>
    <w:rsid w:val="00436FD2"/>
    <w:rsid w:val="0043750C"/>
    <w:rsid w:val="004413E8"/>
    <w:rsid w:val="00444745"/>
    <w:rsid w:val="00447F83"/>
    <w:rsid w:val="004512E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DCC"/>
    <w:rsid w:val="00497FF9"/>
    <w:rsid w:val="004A19E6"/>
    <w:rsid w:val="004A5A2D"/>
    <w:rsid w:val="004A680C"/>
    <w:rsid w:val="004A77F0"/>
    <w:rsid w:val="004B2245"/>
    <w:rsid w:val="004B29E6"/>
    <w:rsid w:val="004B3186"/>
    <w:rsid w:val="004B4999"/>
    <w:rsid w:val="004B6245"/>
    <w:rsid w:val="004C09F7"/>
    <w:rsid w:val="004C0D11"/>
    <w:rsid w:val="004C1272"/>
    <w:rsid w:val="004C4EDD"/>
    <w:rsid w:val="004C63CF"/>
    <w:rsid w:val="004C6C7B"/>
    <w:rsid w:val="004C7399"/>
    <w:rsid w:val="004C73BE"/>
    <w:rsid w:val="004C75CE"/>
    <w:rsid w:val="004C7F04"/>
    <w:rsid w:val="004D0B07"/>
    <w:rsid w:val="004D0E5B"/>
    <w:rsid w:val="004D485B"/>
    <w:rsid w:val="004D5765"/>
    <w:rsid w:val="004D7FB0"/>
    <w:rsid w:val="004E00B5"/>
    <w:rsid w:val="004E14D1"/>
    <w:rsid w:val="004E1694"/>
    <w:rsid w:val="004E3733"/>
    <w:rsid w:val="004E405F"/>
    <w:rsid w:val="004E43EA"/>
    <w:rsid w:val="004E4A5B"/>
    <w:rsid w:val="004E59DC"/>
    <w:rsid w:val="004E65A8"/>
    <w:rsid w:val="004E6E54"/>
    <w:rsid w:val="004E78AB"/>
    <w:rsid w:val="004E7CBE"/>
    <w:rsid w:val="004F284B"/>
    <w:rsid w:val="004F2F39"/>
    <w:rsid w:val="004F5870"/>
    <w:rsid w:val="004F6BC3"/>
    <w:rsid w:val="00501B34"/>
    <w:rsid w:val="00505C68"/>
    <w:rsid w:val="00507FF4"/>
    <w:rsid w:val="005109AE"/>
    <w:rsid w:val="00510B56"/>
    <w:rsid w:val="00512C1D"/>
    <w:rsid w:val="00515793"/>
    <w:rsid w:val="00517530"/>
    <w:rsid w:val="00521617"/>
    <w:rsid w:val="00524AB1"/>
    <w:rsid w:val="00527655"/>
    <w:rsid w:val="005276FF"/>
    <w:rsid w:val="00531A47"/>
    <w:rsid w:val="005322F4"/>
    <w:rsid w:val="00532ED2"/>
    <w:rsid w:val="00533266"/>
    <w:rsid w:val="0053456D"/>
    <w:rsid w:val="00535466"/>
    <w:rsid w:val="00535E18"/>
    <w:rsid w:val="005374A1"/>
    <w:rsid w:val="00540010"/>
    <w:rsid w:val="0054555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803B1"/>
    <w:rsid w:val="00580897"/>
    <w:rsid w:val="00581768"/>
    <w:rsid w:val="005834BF"/>
    <w:rsid w:val="00583ABB"/>
    <w:rsid w:val="00587C1B"/>
    <w:rsid w:val="00587C9B"/>
    <w:rsid w:val="00591A3E"/>
    <w:rsid w:val="00591BCB"/>
    <w:rsid w:val="00594151"/>
    <w:rsid w:val="005944E1"/>
    <w:rsid w:val="00595DC2"/>
    <w:rsid w:val="005A0C7F"/>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1814"/>
    <w:rsid w:val="00622152"/>
    <w:rsid w:val="00622983"/>
    <w:rsid w:val="0063009E"/>
    <w:rsid w:val="00630BB1"/>
    <w:rsid w:val="0063183C"/>
    <w:rsid w:val="00632565"/>
    <w:rsid w:val="00632986"/>
    <w:rsid w:val="00634FC9"/>
    <w:rsid w:val="00640711"/>
    <w:rsid w:val="00640BC3"/>
    <w:rsid w:val="00643DC9"/>
    <w:rsid w:val="00644562"/>
    <w:rsid w:val="00644618"/>
    <w:rsid w:val="00646F0D"/>
    <w:rsid w:val="006504B9"/>
    <w:rsid w:val="00650AFD"/>
    <w:rsid w:val="00651029"/>
    <w:rsid w:val="0065200B"/>
    <w:rsid w:val="006520E6"/>
    <w:rsid w:val="00653858"/>
    <w:rsid w:val="00653914"/>
    <w:rsid w:val="006539C1"/>
    <w:rsid w:val="00653A7B"/>
    <w:rsid w:val="006552BE"/>
    <w:rsid w:val="006577BB"/>
    <w:rsid w:val="006602A5"/>
    <w:rsid w:val="0066235D"/>
    <w:rsid w:val="006626F1"/>
    <w:rsid w:val="00663CF0"/>
    <w:rsid w:val="00666E3B"/>
    <w:rsid w:val="00666EF3"/>
    <w:rsid w:val="006672F5"/>
    <w:rsid w:val="00670D24"/>
    <w:rsid w:val="00671240"/>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63B0"/>
    <w:rsid w:val="00706F58"/>
    <w:rsid w:val="007078E3"/>
    <w:rsid w:val="00707998"/>
    <w:rsid w:val="007109D6"/>
    <w:rsid w:val="00710CAC"/>
    <w:rsid w:val="007113A1"/>
    <w:rsid w:val="007119CD"/>
    <w:rsid w:val="0071212F"/>
    <w:rsid w:val="00713949"/>
    <w:rsid w:val="0071469B"/>
    <w:rsid w:val="007146E1"/>
    <w:rsid w:val="00715F26"/>
    <w:rsid w:val="00716BB9"/>
    <w:rsid w:val="00717BBD"/>
    <w:rsid w:val="007205B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42CD"/>
    <w:rsid w:val="0075478B"/>
    <w:rsid w:val="00755623"/>
    <w:rsid w:val="00755C0C"/>
    <w:rsid w:val="0075685C"/>
    <w:rsid w:val="00760C29"/>
    <w:rsid w:val="007639DF"/>
    <w:rsid w:val="00766F99"/>
    <w:rsid w:val="0076705E"/>
    <w:rsid w:val="00767F2D"/>
    <w:rsid w:val="00770276"/>
    <w:rsid w:val="0077082A"/>
    <w:rsid w:val="00770B6D"/>
    <w:rsid w:val="007717E1"/>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A0002"/>
    <w:rsid w:val="007A0E39"/>
    <w:rsid w:val="007A1087"/>
    <w:rsid w:val="007A2F61"/>
    <w:rsid w:val="007A526A"/>
    <w:rsid w:val="007A746B"/>
    <w:rsid w:val="007B057A"/>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A2E"/>
    <w:rsid w:val="007E5486"/>
    <w:rsid w:val="007E5AEB"/>
    <w:rsid w:val="007E6B20"/>
    <w:rsid w:val="007E7213"/>
    <w:rsid w:val="007E74E2"/>
    <w:rsid w:val="007E7511"/>
    <w:rsid w:val="007E774D"/>
    <w:rsid w:val="007E7CF6"/>
    <w:rsid w:val="007F08A2"/>
    <w:rsid w:val="007F08D0"/>
    <w:rsid w:val="007F1B8F"/>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468A"/>
    <w:rsid w:val="00847EBB"/>
    <w:rsid w:val="00851AF2"/>
    <w:rsid w:val="00852CB6"/>
    <w:rsid w:val="00853D38"/>
    <w:rsid w:val="00854E8D"/>
    <w:rsid w:val="0085568B"/>
    <w:rsid w:val="00855AB7"/>
    <w:rsid w:val="00857C26"/>
    <w:rsid w:val="00860F17"/>
    <w:rsid w:val="00862BE8"/>
    <w:rsid w:val="00863D6A"/>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5600"/>
    <w:rsid w:val="00885AA6"/>
    <w:rsid w:val="00886288"/>
    <w:rsid w:val="00886E6E"/>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7C"/>
    <w:rsid w:val="008D6E47"/>
    <w:rsid w:val="008D72AF"/>
    <w:rsid w:val="008D7DE7"/>
    <w:rsid w:val="008E0966"/>
    <w:rsid w:val="008E1029"/>
    <w:rsid w:val="008E1CD4"/>
    <w:rsid w:val="008E5C21"/>
    <w:rsid w:val="008F124B"/>
    <w:rsid w:val="008F3D89"/>
    <w:rsid w:val="008F3F8F"/>
    <w:rsid w:val="008F4F04"/>
    <w:rsid w:val="008F526C"/>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A53"/>
    <w:rsid w:val="0093547B"/>
    <w:rsid w:val="0093568E"/>
    <w:rsid w:val="00936FE4"/>
    <w:rsid w:val="009406D1"/>
    <w:rsid w:val="009413B5"/>
    <w:rsid w:val="00941C17"/>
    <w:rsid w:val="009434C0"/>
    <w:rsid w:val="00943964"/>
    <w:rsid w:val="009455E1"/>
    <w:rsid w:val="00945C29"/>
    <w:rsid w:val="00946D54"/>
    <w:rsid w:val="00946FAA"/>
    <w:rsid w:val="0095014C"/>
    <w:rsid w:val="009502C5"/>
    <w:rsid w:val="00950463"/>
    <w:rsid w:val="00952F23"/>
    <w:rsid w:val="00953076"/>
    <w:rsid w:val="00953EC4"/>
    <w:rsid w:val="0095405A"/>
    <w:rsid w:val="009556E3"/>
    <w:rsid w:val="00955771"/>
    <w:rsid w:val="009560FE"/>
    <w:rsid w:val="009566C6"/>
    <w:rsid w:val="00956A19"/>
    <w:rsid w:val="00956F66"/>
    <w:rsid w:val="00957824"/>
    <w:rsid w:val="00957EC0"/>
    <w:rsid w:val="00960CD9"/>
    <w:rsid w:val="0096177F"/>
    <w:rsid w:val="009634FF"/>
    <w:rsid w:val="00966585"/>
    <w:rsid w:val="009667CC"/>
    <w:rsid w:val="00967C90"/>
    <w:rsid w:val="00970236"/>
    <w:rsid w:val="00971674"/>
    <w:rsid w:val="009779DC"/>
    <w:rsid w:val="00977D05"/>
    <w:rsid w:val="009804C7"/>
    <w:rsid w:val="00981E37"/>
    <w:rsid w:val="00983A64"/>
    <w:rsid w:val="0098414F"/>
    <w:rsid w:val="00984936"/>
    <w:rsid w:val="009858F0"/>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118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838"/>
    <w:rsid w:val="009C1F3F"/>
    <w:rsid w:val="009C4C9F"/>
    <w:rsid w:val="009D06F5"/>
    <w:rsid w:val="009D12F6"/>
    <w:rsid w:val="009D2A5B"/>
    <w:rsid w:val="009D42A5"/>
    <w:rsid w:val="009D504D"/>
    <w:rsid w:val="009D5734"/>
    <w:rsid w:val="009D5BDB"/>
    <w:rsid w:val="009D6524"/>
    <w:rsid w:val="009E1014"/>
    <w:rsid w:val="009E11CF"/>
    <w:rsid w:val="009E1C69"/>
    <w:rsid w:val="009E270A"/>
    <w:rsid w:val="009E28A2"/>
    <w:rsid w:val="009E3622"/>
    <w:rsid w:val="009E3CE3"/>
    <w:rsid w:val="009E4135"/>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E96"/>
    <w:rsid w:val="00A52353"/>
    <w:rsid w:val="00A52A81"/>
    <w:rsid w:val="00A52DEA"/>
    <w:rsid w:val="00A54FB1"/>
    <w:rsid w:val="00A55862"/>
    <w:rsid w:val="00A57AD6"/>
    <w:rsid w:val="00A6017E"/>
    <w:rsid w:val="00A61D2E"/>
    <w:rsid w:val="00A62B18"/>
    <w:rsid w:val="00A62E2A"/>
    <w:rsid w:val="00A62ECD"/>
    <w:rsid w:val="00A62FA4"/>
    <w:rsid w:val="00A63239"/>
    <w:rsid w:val="00A64392"/>
    <w:rsid w:val="00A64A89"/>
    <w:rsid w:val="00A67AC1"/>
    <w:rsid w:val="00A67D3A"/>
    <w:rsid w:val="00A70274"/>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2844"/>
    <w:rsid w:val="00AA2E0C"/>
    <w:rsid w:val="00AA3D9E"/>
    <w:rsid w:val="00AA40A8"/>
    <w:rsid w:val="00AA4293"/>
    <w:rsid w:val="00AA50F7"/>
    <w:rsid w:val="00AA61A8"/>
    <w:rsid w:val="00AA6384"/>
    <w:rsid w:val="00AA6BF4"/>
    <w:rsid w:val="00AB1192"/>
    <w:rsid w:val="00AB1A3E"/>
    <w:rsid w:val="00AB3695"/>
    <w:rsid w:val="00AB3905"/>
    <w:rsid w:val="00AB4638"/>
    <w:rsid w:val="00AB71D7"/>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E09"/>
    <w:rsid w:val="00AE2EF1"/>
    <w:rsid w:val="00AE4606"/>
    <w:rsid w:val="00AE6F29"/>
    <w:rsid w:val="00AE7EB6"/>
    <w:rsid w:val="00AF2F9B"/>
    <w:rsid w:val="00AF3F7B"/>
    <w:rsid w:val="00AF443E"/>
    <w:rsid w:val="00AF4C14"/>
    <w:rsid w:val="00AF5918"/>
    <w:rsid w:val="00B0215A"/>
    <w:rsid w:val="00B03779"/>
    <w:rsid w:val="00B03960"/>
    <w:rsid w:val="00B03B7C"/>
    <w:rsid w:val="00B03DAE"/>
    <w:rsid w:val="00B049B4"/>
    <w:rsid w:val="00B05BCB"/>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2BDE"/>
    <w:rsid w:val="00BE3504"/>
    <w:rsid w:val="00BE452B"/>
    <w:rsid w:val="00BE61DA"/>
    <w:rsid w:val="00BE6D89"/>
    <w:rsid w:val="00BE7F15"/>
    <w:rsid w:val="00BF0544"/>
    <w:rsid w:val="00BF09EB"/>
    <w:rsid w:val="00BF1B3F"/>
    <w:rsid w:val="00BF25FA"/>
    <w:rsid w:val="00BF3580"/>
    <w:rsid w:val="00BF693D"/>
    <w:rsid w:val="00BF7A18"/>
    <w:rsid w:val="00C00978"/>
    <w:rsid w:val="00C02D67"/>
    <w:rsid w:val="00C02F78"/>
    <w:rsid w:val="00C0342A"/>
    <w:rsid w:val="00C049B7"/>
    <w:rsid w:val="00C04B53"/>
    <w:rsid w:val="00C05DAA"/>
    <w:rsid w:val="00C102EA"/>
    <w:rsid w:val="00C10726"/>
    <w:rsid w:val="00C11D16"/>
    <w:rsid w:val="00C1343F"/>
    <w:rsid w:val="00C136CB"/>
    <w:rsid w:val="00C15138"/>
    <w:rsid w:val="00C15E2F"/>
    <w:rsid w:val="00C17C38"/>
    <w:rsid w:val="00C21510"/>
    <w:rsid w:val="00C21C60"/>
    <w:rsid w:val="00C277D5"/>
    <w:rsid w:val="00C30F2E"/>
    <w:rsid w:val="00C3315D"/>
    <w:rsid w:val="00C343AE"/>
    <w:rsid w:val="00C34DF1"/>
    <w:rsid w:val="00C3683F"/>
    <w:rsid w:val="00C36893"/>
    <w:rsid w:val="00C37764"/>
    <w:rsid w:val="00C408EF"/>
    <w:rsid w:val="00C41C6E"/>
    <w:rsid w:val="00C43FFF"/>
    <w:rsid w:val="00C44D17"/>
    <w:rsid w:val="00C45D6C"/>
    <w:rsid w:val="00C461EA"/>
    <w:rsid w:val="00C47190"/>
    <w:rsid w:val="00C503C1"/>
    <w:rsid w:val="00C5141B"/>
    <w:rsid w:val="00C522FA"/>
    <w:rsid w:val="00C5419F"/>
    <w:rsid w:val="00C5457B"/>
    <w:rsid w:val="00C56B68"/>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2470"/>
    <w:rsid w:val="00C84818"/>
    <w:rsid w:val="00C84B84"/>
    <w:rsid w:val="00C86143"/>
    <w:rsid w:val="00C865B8"/>
    <w:rsid w:val="00C87753"/>
    <w:rsid w:val="00C90E44"/>
    <w:rsid w:val="00C91F9F"/>
    <w:rsid w:val="00C926A1"/>
    <w:rsid w:val="00C92760"/>
    <w:rsid w:val="00C95C36"/>
    <w:rsid w:val="00C97262"/>
    <w:rsid w:val="00CA20B1"/>
    <w:rsid w:val="00CA218C"/>
    <w:rsid w:val="00CA275D"/>
    <w:rsid w:val="00CA5234"/>
    <w:rsid w:val="00CA6099"/>
    <w:rsid w:val="00CA7368"/>
    <w:rsid w:val="00CA79C2"/>
    <w:rsid w:val="00CB077C"/>
    <w:rsid w:val="00CB73EF"/>
    <w:rsid w:val="00CC0330"/>
    <w:rsid w:val="00CC03C5"/>
    <w:rsid w:val="00CC0939"/>
    <w:rsid w:val="00CC4681"/>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4474"/>
    <w:rsid w:val="00CF0516"/>
    <w:rsid w:val="00CF08DB"/>
    <w:rsid w:val="00CF1048"/>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6703"/>
    <w:rsid w:val="00D267E4"/>
    <w:rsid w:val="00D278F6"/>
    <w:rsid w:val="00D305AC"/>
    <w:rsid w:val="00D34A69"/>
    <w:rsid w:val="00D35204"/>
    <w:rsid w:val="00D36834"/>
    <w:rsid w:val="00D36FC0"/>
    <w:rsid w:val="00D37A46"/>
    <w:rsid w:val="00D37DF1"/>
    <w:rsid w:val="00D40F08"/>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D42"/>
    <w:rsid w:val="00D651D4"/>
    <w:rsid w:val="00D6547C"/>
    <w:rsid w:val="00D664A8"/>
    <w:rsid w:val="00D71501"/>
    <w:rsid w:val="00D7375D"/>
    <w:rsid w:val="00D739BA"/>
    <w:rsid w:val="00D76BEB"/>
    <w:rsid w:val="00D772CE"/>
    <w:rsid w:val="00D81684"/>
    <w:rsid w:val="00D8300D"/>
    <w:rsid w:val="00D846AB"/>
    <w:rsid w:val="00D8659E"/>
    <w:rsid w:val="00D8673D"/>
    <w:rsid w:val="00D869CB"/>
    <w:rsid w:val="00D87EE6"/>
    <w:rsid w:val="00D900EB"/>
    <w:rsid w:val="00D9191D"/>
    <w:rsid w:val="00D92C33"/>
    <w:rsid w:val="00D933BA"/>
    <w:rsid w:val="00D952C2"/>
    <w:rsid w:val="00D95A70"/>
    <w:rsid w:val="00D9776D"/>
    <w:rsid w:val="00D97917"/>
    <w:rsid w:val="00D97AC2"/>
    <w:rsid w:val="00DA155B"/>
    <w:rsid w:val="00DA1D14"/>
    <w:rsid w:val="00DA333E"/>
    <w:rsid w:val="00DA386C"/>
    <w:rsid w:val="00DA38FF"/>
    <w:rsid w:val="00DA5E64"/>
    <w:rsid w:val="00DB0A5F"/>
    <w:rsid w:val="00DB2625"/>
    <w:rsid w:val="00DB287D"/>
    <w:rsid w:val="00DB4BF1"/>
    <w:rsid w:val="00DB4FB3"/>
    <w:rsid w:val="00DB789D"/>
    <w:rsid w:val="00DC0F83"/>
    <w:rsid w:val="00DC132C"/>
    <w:rsid w:val="00DC27DF"/>
    <w:rsid w:val="00DC3186"/>
    <w:rsid w:val="00DC448B"/>
    <w:rsid w:val="00DC4528"/>
    <w:rsid w:val="00DC4C76"/>
    <w:rsid w:val="00DC4E46"/>
    <w:rsid w:val="00DC5066"/>
    <w:rsid w:val="00DC5676"/>
    <w:rsid w:val="00DC7488"/>
    <w:rsid w:val="00DD204B"/>
    <w:rsid w:val="00DD56F9"/>
    <w:rsid w:val="00DD5F21"/>
    <w:rsid w:val="00DD5F61"/>
    <w:rsid w:val="00DD6A03"/>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3A24"/>
    <w:rsid w:val="00E24CFC"/>
    <w:rsid w:val="00E24D1F"/>
    <w:rsid w:val="00E25824"/>
    <w:rsid w:val="00E261D6"/>
    <w:rsid w:val="00E2626A"/>
    <w:rsid w:val="00E26DC7"/>
    <w:rsid w:val="00E274D6"/>
    <w:rsid w:val="00E278E1"/>
    <w:rsid w:val="00E307F2"/>
    <w:rsid w:val="00E3140E"/>
    <w:rsid w:val="00E3198F"/>
    <w:rsid w:val="00E32769"/>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642E"/>
    <w:rsid w:val="00E564D5"/>
    <w:rsid w:val="00E579CA"/>
    <w:rsid w:val="00E61E79"/>
    <w:rsid w:val="00E64019"/>
    <w:rsid w:val="00E65A37"/>
    <w:rsid w:val="00E668A1"/>
    <w:rsid w:val="00E7254C"/>
    <w:rsid w:val="00E73CC5"/>
    <w:rsid w:val="00E74211"/>
    <w:rsid w:val="00E75263"/>
    <w:rsid w:val="00E76F27"/>
    <w:rsid w:val="00E81C4D"/>
    <w:rsid w:val="00E82681"/>
    <w:rsid w:val="00E83495"/>
    <w:rsid w:val="00E84BF8"/>
    <w:rsid w:val="00E8588C"/>
    <w:rsid w:val="00E8661F"/>
    <w:rsid w:val="00E86BC9"/>
    <w:rsid w:val="00E87DF2"/>
    <w:rsid w:val="00E90055"/>
    <w:rsid w:val="00E9040E"/>
    <w:rsid w:val="00E90645"/>
    <w:rsid w:val="00E917B8"/>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667F"/>
    <w:rsid w:val="00EC3CA4"/>
    <w:rsid w:val="00EC56E2"/>
    <w:rsid w:val="00EC7459"/>
    <w:rsid w:val="00EC7B74"/>
    <w:rsid w:val="00ED136C"/>
    <w:rsid w:val="00ED17C2"/>
    <w:rsid w:val="00ED4478"/>
    <w:rsid w:val="00ED6440"/>
    <w:rsid w:val="00ED649E"/>
    <w:rsid w:val="00ED72BE"/>
    <w:rsid w:val="00ED7D99"/>
    <w:rsid w:val="00EE17FE"/>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3843"/>
    <w:rsid w:val="00F163F0"/>
    <w:rsid w:val="00F16FDA"/>
    <w:rsid w:val="00F171F5"/>
    <w:rsid w:val="00F20FC8"/>
    <w:rsid w:val="00F2166C"/>
    <w:rsid w:val="00F21B54"/>
    <w:rsid w:val="00F24753"/>
    <w:rsid w:val="00F24850"/>
    <w:rsid w:val="00F24B32"/>
    <w:rsid w:val="00F256C9"/>
    <w:rsid w:val="00F26B17"/>
    <w:rsid w:val="00F27A5F"/>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66D"/>
    <w:rsid w:val="00F921C1"/>
    <w:rsid w:val="00F922E9"/>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B3BFA"/>
    <w:rsid w:val="00FC2272"/>
    <w:rsid w:val="00FC4CAF"/>
    <w:rsid w:val="00FD01A7"/>
    <w:rsid w:val="00FD1ABD"/>
    <w:rsid w:val="00FD37C0"/>
    <w:rsid w:val="00FD5E88"/>
    <w:rsid w:val="00FD6BB1"/>
    <w:rsid w:val="00FE0169"/>
    <w:rsid w:val="00FE1F53"/>
    <w:rsid w:val="00FE2A9C"/>
    <w:rsid w:val="00FE6023"/>
    <w:rsid w:val="00FE66A6"/>
    <w:rsid w:val="00FE679C"/>
    <w:rsid w:val="00FF041F"/>
    <w:rsid w:val="00FF05B2"/>
    <w:rsid w:val="00FF05D0"/>
    <w:rsid w:val="00FF05FE"/>
    <w:rsid w:val="00FF1DE6"/>
    <w:rsid w:val="00FF2BC7"/>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CRAN.R-project.org/package=emmean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34</Pages>
  <Words>10553</Words>
  <Characters>6015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85</cp:revision>
  <dcterms:created xsi:type="dcterms:W3CDTF">2024-05-23T00:12:00Z</dcterms:created>
  <dcterms:modified xsi:type="dcterms:W3CDTF">2024-05-2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